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bookmarkStart w:id="0" w:name="_GoBack"/>
      <w:bookmarkEnd w:id="0"/>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666B61" w:rsidRDefault="00A24306" w:rsidP="00D92607">
      <w:pPr>
        <w:spacing w:line="276" w:lineRule="auto"/>
        <w:rPr>
          <w:vertAlign w:val="superscript"/>
        </w:rPr>
      </w:pPr>
      <w:r w:rsidRPr="00A24306">
        <w:t>Alistair Miles</w:t>
      </w:r>
      <w:bookmarkStart w:id="1" w:name="_Ref407025212"/>
      <w:r w:rsidR="003C55CB">
        <w:rPr>
          <w:rStyle w:val="FootnoteReference"/>
        </w:rPr>
        <w:footnoteReference w:id="1"/>
      </w:r>
      <w:bookmarkEnd w:id="1"/>
      <w:r w:rsidR="003C55CB" w:rsidRPr="003C55CB">
        <w:rPr>
          <w:vertAlign w:val="superscript"/>
        </w:rPr>
        <w:t>,</w:t>
      </w:r>
      <w:bookmarkStart w:id="2" w:name="_Ref407025258"/>
      <w:r w:rsidR="003C55CB">
        <w:rPr>
          <w:rStyle w:val="FootnoteReference"/>
        </w:rPr>
        <w:footnoteReference w:id="2"/>
      </w:r>
      <w:bookmarkEnd w:id="2"/>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B13D00">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D92607">
        <w:instrText xml:space="preserve"> \* MERGEFORMAT </w:instrText>
      </w:r>
      <w:r w:rsidR="005C3FF3">
        <w:fldChar w:fldCharType="separate"/>
      </w:r>
      <w:r w:rsidR="00B13D00" w:rsidRPr="00B13D00">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D92607">
        <w:instrText xml:space="preserve"> \* MERGEFORMAT </w:instrText>
      </w:r>
      <w:r w:rsidR="005C3FF3">
        <w:fldChar w:fldCharType="separate"/>
      </w:r>
      <w:r w:rsidR="00B13D00" w:rsidRPr="00B13D00">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3" w:name="_Ref407025337"/>
      <w:r w:rsidR="00E13949">
        <w:rPr>
          <w:rStyle w:val="FootnoteReference"/>
        </w:rPr>
        <w:footnoteReference w:id="5"/>
      </w:r>
      <w:bookmarkEnd w:id="3"/>
      <w:r w:rsidR="00395FA2">
        <w:t xml:space="preserve">, </w:t>
      </w:r>
      <w:r w:rsidRPr="00A24306">
        <w:t>Bronwyn MacInnis</w:t>
      </w:r>
      <w:r w:rsidR="005C3FF3">
        <w:rPr>
          <w:vertAlign w:val="superscript"/>
        </w:rPr>
        <w:fldChar w:fldCharType="begin"/>
      </w:r>
      <w:r w:rsidR="00630078">
        <w:instrText xml:space="preserve"> NOTEREF _Ref40702533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B13D00">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B13D00">
        <w:rPr>
          <w:vertAlign w:val="superscript"/>
        </w:rPr>
        <w:t>8</w:t>
      </w:r>
      <w:r w:rsidR="00EA015D" w:rsidRPr="0085327A">
        <w:rPr>
          <w:vertAlign w:val="superscript"/>
        </w:rPr>
        <w:fldChar w:fldCharType="end"/>
      </w:r>
      <w:r w:rsidR="00BE5D41">
        <w:t xml:space="preserve">, </w:t>
      </w:r>
      <w:r w:rsidRPr="00A24306">
        <w:t>Lisa Ranford-Cartwright</w:t>
      </w:r>
      <w:bookmarkStart w:id="4" w:name="_Ref417453778"/>
      <w:r w:rsidR="00E13949">
        <w:rPr>
          <w:rStyle w:val="FootnoteReference"/>
        </w:rPr>
        <w:footnoteReference w:id="7"/>
      </w:r>
      <w:bookmarkEnd w:id="4"/>
      <w:r w:rsidRPr="00A24306">
        <w:t xml:space="preserve">, Michael </w:t>
      </w:r>
      <w:proofErr w:type="spellStart"/>
      <w:r w:rsidRPr="00A24306">
        <w:t>Ferdig</w:t>
      </w:r>
      <w:bookmarkStart w:id="5" w:name="_Ref417453876"/>
      <w:proofErr w:type="spellEnd"/>
      <w:r w:rsidR="00E13949">
        <w:rPr>
          <w:rStyle w:val="FootnoteReference"/>
        </w:rPr>
        <w:footnoteReference w:id="8"/>
      </w:r>
      <w:bookmarkEnd w:id="5"/>
      <w:r w:rsidRPr="00A24306">
        <w:t xml:space="preserve">, </w:t>
      </w:r>
      <w:r w:rsidR="00CE7736">
        <w:t>Karen Hayton</w:t>
      </w:r>
      <w:r w:rsidR="005C3FF3">
        <w:fldChar w:fldCharType="begin"/>
      </w:r>
      <w:r w:rsidR="00630078">
        <w:instrText xml:space="preserve"> NOTEREF _Ref407025357 \f \h </w:instrText>
      </w:r>
      <w:r w:rsidR="00D92607">
        <w:instrText xml:space="preserve"> \* MERGEFORMAT </w:instrText>
      </w:r>
      <w:r w:rsidR="005C3FF3">
        <w:fldChar w:fldCharType="separate"/>
      </w:r>
      <w:r w:rsidR="00B13D00" w:rsidRPr="00B13D00">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6" w:name="_Ref407025357"/>
      <w:r w:rsidR="00CE7736">
        <w:rPr>
          <w:rStyle w:val="FootnoteReference"/>
        </w:rPr>
        <w:footnoteReference w:id="9"/>
      </w:r>
      <w:bookmarkEnd w:id="6"/>
      <w:r w:rsidRPr="00A24306">
        <w:t>, Thomas Wellems</w:t>
      </w:r>
      <w:r w:rsidR="005C3FF3">
        <w:rPr>
          <w:vertAlign w:val="superscript"/>
        </w:rPr>
        <w:fldChar w:fldCharType="begin"/>
      </w:r>
      <w:r w:rsidR="00630078">
        <w:instrText xml:space="preserve"> NOTEREF _Ref40702535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13D00" w:rsidRPr="00B13D00">
        <w:rPr>
          <w:rStyle w:val="FootnoteReference"/>
        </w:rPr>
        <w:t>1</w:t>
      </w:r>
      <w:r w:rsidR="005C3FF3">
        <w:rPr>
          <w:vertAlign w:val="superscript"/>
        </w:rPr>
        <w:fldChar w:fldCharType="end"/>
      </w:r>
    </w:p>
    <w:p w:rsidR="00666B61" w:rsidRDefault="00666B61" w:rsidP="00D92607">
      <w:pPr>
        <w:spacing w:line="276" w:lineRule="auto"/>
        <w:rPr>
          <w:rFonts w:ascii="Verdana" w:hAnsi="Verdana"/>
          <w:color w:val="333333"/>
          <w:sz w:val="18"/>
          <w:szCs w:val="18"/>
          <w:shd w:val="clear" w:color="auto" w:fill="FFFFFF"/>
        </w:rPr>
      </w:pPr>
      <w:r w:rsidRPr="00666B61">
        <w:rPr>
          <w:b/>
        </w:rPr>
        <w:t>Corresponding author:</w:t>
      </w:r>
      <w:r w:rsidR="00F931FB">
        <w:t xml:space="preserve"> </w:t>
      </w:r>
      <w:r w:rsidR="00F931FB">
        <w:br/>
        <w:t>Alistair Miles</w:t>
      </w:r>
      <w:r w:rsidR="00F931FB">
        <w:br/>
      </w:r>
      <w:r>
        <w:t>Wellcome T</w:t>
      </w:r>
      <w:r w:rsidR="00F931FB">
        <w:t>rust Centre for Human Genetics</w:t>
      </w:r>
      <w:r w:rsidR="00F931FB">
        <w:br/>
        <w:t>University of Oxford</w:t>
      </w:r>
      <w:r w:rsidR="00F931FB">
        <w:br/>
        <w:t>Roosevelt Drive</w:t>
      </w:r>
      <w:r w:rsidR="00F931FB">
        <w:br/>
        <w:t>Oxford</w:t>
      </w:r>
      <w:r w:rsidR="00F931FB">
        <w:br/>
        <w:t>OX3 7BN</w:t>
      </w:r>
      <w:r w:rsidR="00F931FB">
        <w:br/>
      </w:r>
      <w:r>
        <w:t>United Kingdom</w:t>
      </w:r>
      <w:r>
        <w:br/>
        <w:t>Tel: +44 (0)1865 287721</w:t>
      </w:r>
      <w:r>
        <w:br/>
        <w:t xml:space="preserve">Fax: +44 (0)1865 </w:t>
      </w:r>
      <w:r>
        <w:rPr>
          <w:rFonts w:ascii="Verdana" w:hAnsi="Verdana"/>
          <w:color w:val="333333"/>
          <w:sz w:val="18"/>
          <w:szCs w:val="18"/>
          <w:shd w:val="clear" w:color="auto" w:fill="FFFFFF"/>
        </w:rPr>
        <w:t>287501</w:t>
      </w:r>
      <w:r>
        <w:rPr>
          <w:rFonts w:ascii="Verdana" w:hAnsi="Verdana"/>
          <w:color w:val="333333"/>
          <w:sz w:val="18"/>
          <w:szCs w:val="18"/>
          <w:shd w:val="clear" w:color="auto" w:fill="FFFFFF"/>
        </w:rPr>
        <w:br/>
        <w:t xml:space="preserve">Email: </w:t>
      </w:r>
      <w:hyperlink r:id="rId8" w:history="1">
        <w:r w:rsidRPr="00423620">
          <w:rPr>
            <w:rStyle w:val="Hyperlink"/>
            <w:rFonts w:ascii="Verdana" w:hAnsi="Verdana"/>
            <w:sz w:val="18"/>
            <w:szCs w:val="18"/>
            <w:shd w:val="clear" w:color="auto" w:fill="FFFFFF"/>
          </w:rPr>
          <w:t>alistair.miles@well.ox.ac.uk</w:t>
        </w:r>
      </w:hyperlink>
    </w:p>
    <w:p w:rsidR="00666B61" w:rsidRDefault="00666B61" w:rsidP="00D92607">
      <w:pPr>
        <w:spacing w:line="276" w:lineRule="auto"/>
        <w:rPr>
          <w:rFonts w:ascii="Verdana" w:hAnsi="Verdana"/>
          <w:color w:val="333333"/>
          <w:sz w:val="18"/>
          <w:szCs w:val="18"/>
          <w:shd w:val="clear" w:color="auto" w:fill="FFFFFF"/>
        </w:rPr>
      </w:pPr>
      <w:r>
        <w:rPr>
          <w:rFonts w:ascii="Verdana" w:hAnsi="Verdana"/>
          <w:b/>
          <w:color w:val="333333"/>
          <w:sz w:val="18"/>
          <w:szCs w:val="18"/>
          <w:shd w:val="clear" w:color="auto" w:fill="FFFFFF"/>
        </w:rPr>
        <w:t xml:space="preserve">Running title: </w:t>
      </w:r>
      <w:r w:rsidR="000E2B62" w:rsidRPr="000E2B62">
        <w:rPr>
          <w:rFonts w:ascii="Verdana" w:hAnsi="Verdana"/>
          <w:color w:val="333333"/>
          <w:sz w:val="18"/>
          <w:szCs w:val="18"/>
          <w:shd w:val="clear" w:color="auto" w:fill="FFFFFF"/>
        </w:rPr>
        <w:t xml:space="preserve">Deep sequencing of </w:t>
      </w:r>
      <w:r w:rsidR="000E2B62" w:rsidRPr="000E2B62">
        <w:rPr>
          <w:rFonts w:ascii="Verdana" w:hAnsi="Verdana"/>
          <w:i/>
          <w:color w:val="333333"/>
          <w:sz w:val="18"/>
          <w:szCs w:val="18"/>
          <w:shd w:val="clear" w:color="auto" w:fill="FFFFFF"/>
        </w:rPr>
        <w:t>P. falciparum</w:t>
      </w:r>
      <w:r w:rsidR="000E2B62" w:rsidRPr="000E2B62">
        <w:rPr>
          <w:rFonts w:ascii="Verdana" w:hAnsi="Verdana"/>
          <w:color w:val="333333"/>
          <w:sz w:val="18"/>
          <w:szCs w:val="18"/>
          <w:shd w:val="clear" w:color="auto" w:fill="FFFFFF"/>
        </w:rPr>
        <w:t xml:space="preserve"> crosses</w:t>
      </w:r>
    </w:p>
    <w:p w:rsidR="000E2B62" w:rsidRPr="000E2B62" w:rsidRDefault="000E2B62" w:rsidP="00D92607">
      <w:pPr>
        <w:spacing w:line="276" w:lineRule="auto"/>
      </w:pPr>
      <w:r>
        <w:rPr>
          <w:rFonts w:ascii="Verdana" w:hAnsi="Verdana"/>
          <w:b/>
          <w:color w:val="333333"/>
          <w:sz w:val="18"/>
          <w:szCs w:val="18"/>
          <w:shd w:val="clear" w:color="auto" w:fill="FFFFFF"/>
        </w:rPr>
        <w:t>Keywords:</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malaria; plasmodium falciparum;</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next-generation sequencing; genome variation;</w:t>
      </w:r>
      <w:r>
        <w:rPr>
          <w:rFonts w:ascii="Verdana" w:hAnsi="Verdana"/>
          <w:color w:val="333333"/>
          <w:sz w:val="18"/>
          <w:szCs w:val="18"/>
          <w:shd w:val="clear" w:color="auto" w:fill="FFFFFF"/>
        </w:rPr>
        <w:t xml:space="preserve"> INDEL variation</w:t>
      </w:r>
      <w:r w:rsidR="00081BCE">
        <w:rPr>
          <w:rFonts w:ascii="Verdana" w:hAnsi="Verdana"/>
          <w:color w:val="333333"/>
          <w:sz w:val="18"/>
          <w:szCs w:val="18"/>
          <w:shd w:val="clear" w:color="auto" w:fill="FFFFFF"/>
        </w:rPr>
        <w:t>;</w:t>
      </w:r>
      <w:r>
        <w:rPr>
          <w:rFonts w:ascii="Verdana" w:hAnsi="Verdana"/>
          <w:color w:val="333333"/>
          <w:sz w:val="18"/>
          <w:szCs w:val="18"/>
          <w:shd w:val="clear" w:color="auto" w:fill="FFFFFF"/>
        </w:rPr>
        <w:t xml:space="preserve"> </w:t>
      </w:r>
      <w:r w:rsidR="00716BD6">
        <w:rPr>
          <w:rFonts w:ascii="Verdana" w:hAnsi="Verdana"/>
          <w:color w:val="333333"/>
          <w:sz w:val="18"/>
          <w:szCs w:val="18"/>
          <w:shd w:val="clear" w:color="auto" w:fill="FFFFFF"/>
        </w:rPr>
        <w:t xml:space="preserve">complex variation; </w:t>
      </w:r>
      <w:r w:rsidR="00081BCE">
        <w:rPr>
          <w:rFonts w:ascii="Verdana" w:hAnsi="Verdana"/>
          <w:color w:val="333333"/>
          <w:sz w:val="18"/>
          <w:szCs w:val="18"/>
          <w:shd w:val="clear" w:color="auto" w:fill="FFFFFF"/>
        </w:rPr>
        <w:t>meiotic recombination;</w:t>
      </w:r>
      <w:r>
        <w:rPr>
          <w:rFonts w:ascii="Verdana" w:hAnsi="Verdana"/>
          <w:color w:val="333333"/>
          <w:sz w:val="18"/>
          <w:szCs w:val="18"/>
          <w:shd w:val="clear" w:color="auto" w:fill="FFFFFF"/>
        </w:rPr>
        <w:t xml:space="preserve"> gene conversion</w:t>
      </w:r>
      <w:r w:rsidR="00081BCE">
        <w:rPr>
          <w:rFonts w:ascii="Verdana" w:hAnsi="Verdana"/>
          <w:color w:val="333333"/>
          <w:sz w:val="18"/>
          <w:szCs w:val="18"/>
          <w:shd w:val="clear" w:color="auto" w:fill="FFFFFF"/>
        </w:rPr>
        <w:t>; copy number variation;</w:t>
      </w:r>
      <w:r>
        <w:rPr>
          <w:rFonts w:ascii="Verdana" w:hAnsi="Verdana"/>
          <w:color w:val="333333"/>
          <w:sz w:val="18"/>
          <w:szCs w:val="18"/>
          <w:shd w:val="clear" w:color="auto" w:fill="FFFFFF"/>
        </w:rPr>
        <w:t xml:space="preserve"> d</w:t>
      </w:r>
      <w:r w:rsidR="00081BCE">
        <w:rPr>
          <w:rFonts w:ascii="Verdana" w:hAnsi="Verdana"/>
          <w:color w:val="333333"/>
          <w:sz w:val="18"/>
          <w:szCs w:val="18"/>
          <w:shd w:val="clear" w:color="auto" w:fill="FFFFFF"/>
        </w:rPr>
        <w:t>rug resistance</w:t>
      </w:r>
      <w:r>
        <w:rPr>
          <w:rFonts w:ascii="Verdana" w:hAnsi="Verdana"/>
          <w:color w:val="333333"/>
          <w:sz w:val="18"/>
          <w:szCs w:val="18"/>
          <w:shd w:val="clear" w:color="auto" w:fill="FFFFFF"/>
        </w:rPr>
        <w:t xml:space="preserve">  </w:t>
      </w:r>
    </w:p>
    <w:p w:rsidR="00666B61" w:rsidRDefault="00666B61" w:rsidP="00D92607">
      <w:pPr>
        <w:spacing w:line="276" w:lineRule="auto"/>
        <w:rPr>
          <w:vertAlign w:val="superscript"/>
        </w:rPr>
      </w:pPr>
      <w:r>
        <w:rPr>
          <w:vertAlign w:val="superscript"/>
        </w:rPr>
        <w:br w:type="page"/>
      </w:r>
    </w:p>
    <w:p w:rsidR="00A24306" w:rsidRDefault="00A24306" w:rsidP="00D92607">
      <w:pPr>
        <w:pStyle w:val="Heading1"/>
        <w:spacing w:line="480" w:lineRule="auto"/>
      </w:pPr>
      <w:r>
        <w:lastRenderedPageBreak/>
        <w:t>Abstract</w:t>
      </w:r>
    </w:p>
    <w:p w:rsidR="001F20D6" w:rsidRPr="001F20D6" w:rsidRDefault="00324626" w:rsidP="001F20D6">
      <w:pPr>
        <w:spacing w:line="480" w:lineRule="auto"/>
      </w:pPr>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w:t>
      </w:r>
      <w:r w:rsidR="003C347F">
        <w:t>genome-wide, integrated</w:t>
      </w:r>
      <w:r>
        <w:t xml:space="preserve"> analysis of SNP, INDEL and complex polymorphisms</w:t>
      </w:r>
      <w:r w:rsidR="003C347F">
        <w:t>,</w:t>
      </w:r>
      <w:r>
        <w:t xml:space="preserve"> using Mendelian error rates as an indicator of genotypic a</w:t>
      </w:r>
      <w:r w:rsidR="003C347F">
        <w:t xml:space="preserve">ccuracy. These data reveal that </w:t>
      </w:r>
      <w:r>
        <w:t>INDELs are exceptionally abundant</w:t>
      </w:r>
      <w:r w:rsidR="003C347F">
        <w:t>, being more common than SNPs</w:t>
      </w:r>
      <w:r>
        <w:t xml:space="preserve"> and </w:t>
      </w:r>
      <w:r w:rsidR="003C347F">
        <w:t xml:space="preserve">thus </w:t>
      </w:r>
      <w:r>
        <w:t xml:space="preserve">the dominant mode of polymorphism within the core genome. We </w:t>
      </w:r>
      <w:r w:rsidR="003C347F">
        <w:t xml:space="preserve">use the high density of SNP and INDEL markers to analyse patterns </w:t>
      </w:r>
      <w:r w:rsidR="005F02B9">
        <w:t>of meiotic recombination</w:t>
      </w:r>
      <w:r w:rsidR="00084E8A">
        <w:t>, confirming a high rate of crossover events</w:t>
      </w:r>
      <w:r w:rsidR="001F20D6">
        <w:t>,</w:t>
      </w:r>
      <w:r w:rsidR="00084E8A">
        <w:t xml:space="preserve"> </w:t>
      </w:r>
      <w:r w:rsidR="001F20D6">
        <w:t>and providing</w:t>
      </w:r>
      <w:r w:rsidR="003C347F">
        <w:t xml:space="preserve"> </w:t>
      </w:r>
      <w:r w:rsidR="001F20D6">
        <w:t xml:space="preserve">the first </w:t>
      </w:r>
      <w:r w:rsidR="003C347F">
        <w:t xml:space="preserve">estimates for the </w:t>
      </w:r>
      <w:r w:rsidR="001F20D6">
        <w:t xml:space="preserve">rate of </w:t>
      </w:r>
      <w:r>
        <w:t>non-crossover events</w:t>
      </w:r>
      <w:r w:rsidR="001F20D6">
        <w:t xml:space="preserve"> and the length of conversion tracts</w:t>
      </w:r>
      <w:r w:rsidR="005F02B9">
        <w:t>. W</w:t>
      </w:r>
      <w:r>
        <w:t xml:space="preserve">e </w:t>
      </w:r>
      <w:r w:rsidR="001F20D6">
        <w:t>observe</w:t>
      </w:r>
      <w:r>
        <w:t xml:space="preserve"> several instances of recombination that modify copy number variants associated with drug resistance</w:t>
      </w:r>
      <w:r w:rsidR="005F02B9">
        <w:t>, demonstrating a mechanism whereby fitness costs associated with resistance mutations could be compensated and greater phenotypic plasticity could be acquired</w:t>
      </w:r>
      <w:r>
        <w:t xml:space="preserve">. We describe a novel web application that allows these </w:t>
      </w:r>
      <w:r w:rsidR="005F02B9">
        <w:t>data to be explored in detail.</w:t>
      </w:r>
      <w:r w:rsidR="001F20D6">
        <w:rPr>
          <w:rFonts w:asciiTheme="majorHAnsi" w:eastAsiaTheme="majorEastAsia" w:hAnsiTheme="majorHAnsi" w:cstheme="majorBidi"/>
          <w:b/>
          <w:bCs/>
          <w:color w:val="365F91" w:themeColor="accent1" w:themeShade="BF"/>
          <w:sz w:val="28"/>
          <w:szCs w:val="28"/>
        </w:rPr>
        <w:br w:type="page"/>
      </w:r>
    </w:p>
    <w:p w:rsidR="00436C33" w:rsidRDefault="00436C33" w:rsidP="00D92607">
      <w:pPr>
        <w:pStyle w:val="Heading1"/>
        <w:spacing w:line="480" w:lineRule="auto"/>
      </w:pPr>
      <w:r>
        <w:lastRenderedPageBreak/>
        <w:t>Introduction</w:t>
      </w:r>
    </w:p>
    <w:p w:rsidR="00B2594B" w:rsidRDefault="00C37853" w:rsidP="00D92607">
      <w:pPr>
        <w:spacing w:line="480" w:lineRule="auto"/>
      </w:pPr>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D92607">
      <w:pPr>
        <w:spacing w:line="480" w:lineRule="auto"/>
      </w:pPr>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07615B">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07615B">
        <w:rPr>
          <w:noProof/>
        </w:rPr>
        <w:t xml:space="preserve"> et al. 2012; Miotto et al.</w:t>
      </w:r>
      <w:r w:rsidR="00CB6C32" w:rsidRPr="00CB6C32">
        <w:rPr>
          <w:noProof/>
        </w:rPr>
        <w:t xml:space="preserve">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07615B">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nd Goldberg 2013; DePristo et al. 2006)", "plainTextFormattedCitation" : "(Gardner et al. 2002; Zilversmit et al. 2010; Muralidharan and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07615B" w:rsidRPr="0007615B">
        <w:rPr>
          <w:noProof/>
        </w:rPr>
        <w:t>(Gardner et al. 2002; Zilversmit et al. 2010; Muralidharan and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D92607">
      <w:pPr>
        <w:spacing w:line="480" w:lineRule="auto"/>
      </w:pPr>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7615B">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nd Golding 2011; Tan et al. 2010)", "plainTextFormattedCitation" : "(Jeffares et al. 2007; Haerty and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7615B" w:rsidRPr="0007615B">
        <w:rPr>
          <w:noProof/>
        </w:rPr>
        <w:t xml:space="preserve">(Jeffares et al. 2007; Haerty and Golding </w:t>
      </w:r>
      <w:r w:rsidR="0007615B" w:rsidRPr="0007615B">
        <w:rPr>
          <w:noProof/>
        </w:rPr>
        <w:lastRenderedPageBreak/>
        <w:t>2011; Tan et al. 2010)</w:t>
      </w:r>
      <w:r w:rsidR="000F2C02">
        <w:fldChar w:fldCharType="end"/>
      </w:r>
      <w:r w:rsidR="000F2C02">
        <w:t>.</w:t>
      </w:r>
      <w:r w:rsidR="00530F60">
        <w:t xml:space="preserve"> </w:t>
      </w:r>
      <w:r w:rsidR="003D7F87">
        <w:t>Little</w:t>
      </w:r>
      <w:r w:rsidR="00B1727B">
        <w:t xml:space="preserv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985FFB">
        <w:rPr>
          <w:i/>
        </w:rPr>
        <w:t xml:space="preserve"> </w:t>
      </w:r>
      <w:r w:rsidR="00716BD6">
        <w:fldChar w:fldCharType="begin" w:fldLock="1"/>
      </w:r>
      <w:r w:rsidR="0007615B">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716BD6">
        <w:fldChar w:fldCharType="separate"/>
      </w:r>
      <w:r w:rsidR="00716BD6" w:rsidRPr="00716BD6">
        <w:rPr>
          <w:noProof/>
        </w:rPr>
        <w:t>(Roy et al. 2008)</w:t>
      </w:r>
      <w:r w:rsidR="00716BD6">
        <w:fldChar w:fldCharType="end"/>
      </w:r>
      <w:r w:rsidR="00B1727B">
        <w:t>.</w:t>
      </w:r>
    </w:p>
    <w:p w:rsidR="0048460E" w:rsidRDefault="000F2C02" w:rsidP="00D92607">
      <w:pPr>
        <w:spacing w:line="480" w:lineRule="auto"/>
      </w:pPr>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D92607">
      <w:pPr>
        <w:spacing w:line="480" w:lineRule="auto"/>
      </w:pPr>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07615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nd Mwangi 2012)", "plainTextFormattedCitation" : "(Su et al. 2007; Ranford-Cartwright and Mwangi 2012)", "previouslyFormattedCitation" : "(Su et al. 2007; Ranford-Cartwright &amp; Mwangi 2012)" }, "properties" : { "noteIndex" : 0 }, "schema" : "https://github.com/citation-style-language/schema/raw/master/csl-citation.json" }</w:instrText>
      </w:r>
      <w:r w:rsidR="00D1140B">
        <w:fldChar w:fldCharType="separate"/>
      </w:r>
      <w:r w:rsidR="0007615B" w:rsidRPr="0007615B">
        <w:rPr>
          <w:noProof/>
        </w:rPr>
        <w:t>(Su et al. 2007; Ranford-Cartwright and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xml:space="preserve">. T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Although only a limited number of crosses are currently available, typically more than 30 genetically distinct progeny clones can be obtained from a single cross </w:t>
      </w:r>
      <w:r w:rsidR="00D1140B">
        <w:fldChar w:fldCharType="begin" w:fldLock="1"/>
      </w:r>
      <w:r w:rsidR="0007615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nd Mwangi 2012)", "plainTextFormattedCitation" : "(Ranford-Cartwright and Mwangi 2012)", "previouslyFormattedCitation" : "(Ranford-Cartwright &amp; Mwangi 2012)" }, "properties" : { "noteIndex" : 0 }, "schema" : "https://github.com/citation-style-language/schema/raw/master/csl-citation.json" }</w:instrText>
      </w:r>
      <w:r w:rsidR="00D1140B">
        <w:fldChar w:fldCharType="separate"/>
      </w:r>
      <w:r w:rsidR="0007615B" w:rsidRPr="0007615B">
        <w:rPr>
          <w:noProof/>
        </w:rPr>
        <w:t>(Ranford-Cartwright and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w:t>
      </w:r>
      <w:r w:rsidR="00D1140B">
        <w:lastRenderedPageBreak/>
        <w:t xml:space="preserve">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D92607">
      <w:pPr>
        <w:spacing w:line="480" w:lineRule="auto"/>
      </w:pPr>
      <w:r>
        <w:t xml:space="preserve">We use a combination of methods for variant discovery, leveraging both alignment of sequence reads to the 3D7 reference genome </w:t>
      </w:r>
      <w:r>
        <w:fldChar w:fldCharType="begin" w:fldLock="1"/>
      </w:r>
      <w:r w:rsidR="0007615B">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nd Durbin 2009; McKenna et al. 2010)", "plainTextFormattedCitation" : "(DePristo et al. 2011; Li and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0007615B" w:rsidRPr="0007615B">
        <w:rPr>
          <w:noProof/>
        </w:rPr>
        <w:t>(DePristo et al. 2011; Li and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w:t>
      </w:r>
      <w:r w:rsidR="00716BD6">
        <w:t>, and spanning both coding and non-coding region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D92607">
      <w:pPr>
        <w:spacing w:line="480" w:lineRule="auto"/>
      </w:pPr>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716BD6">
        <w:t>, and thus contributes to parasite evolution</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7615B">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et al. 2011b)", "plainTextFormattedCitation" : "(Samarakoon et al. 2011b)", "previouslyFormattedCitation" : "(Samarakoon, Regier, et al. 2011)" }, "properties" : { "noteIndex" : 0 }, "schema" : "https://github.com/citation-style-language/schema/raw/master/csl-citation.json" }</w:instrText>
      </w:r>
      <w:r w:rsidR="005C3FF3">
        <w:fldChar w:fldCharType="separate"/>
      </w:r>
      <w:r w:rsidR="0007615B" w:rsidRPr="0007615B">
        <w:rPr>
          <w:noProof/>
        </w:rPr>
        <w:t>(Samarakoon et al. 2011b)</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w:t>
      </w:r>
      <w:r w:rsidR="006E7EA9">
        <w:lastRenderedPageBreak/>
        <w:t>non-crossovers</w:t>
      </w:r>
      <w:r w:rsidR="00716BD6">
        <w:t>, to</w:t>
      </w:r>
      <w:r w:rsidR="007C6969">
        <w:t xml:space="preserve"> </w:t>
      </w:r>
      <w:r w:rsidR="006E7EA9">
        <w:t>estimate rates for both types of recombination event</w:t>
      </w:r>
      <w:r w:rsidR="00716BD6">
        <w:t>, and to study conversion tract lengths</w:t>
      </w:r>
      <w:r w:rsidR="006E7EA9">
        <w:t xml:space="preserve">.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D92607">
      <w:pPr>
        <w:spacing w:line="480" w:lineRule="auto"/>
      </w:pPr>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07615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et al. 2011a)", "plainTextFormattedCitation" : "(Wellems et al. 1990; Samarakoon et al. 2011a)", "previouslyFormattedCitation" : "(Wellems et al. 1990; Samarakoon, Gonzales, et al. 2011)" }, "properties" : { "noteIndex" : 0 }, "schema" : "https://github.com/citation-style-language/schema/raw/master/csl-citation.json" }</w:instrText>
      </w:r>
      <w:r w:rsidR="005C3FF3">
        <w:fldChar w:fldCharType="separate"/>
      </w:r>
      <w:r w:rsidR="0007615B" w:rsidRPr="0007615B">
        <w:rPr>
          <w:noProof/>
        </w:rPr>
        <w:t>(Wellems et al. 1990; Samarakoon et al. 2011a)</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92607">
      <w:pPr>
        <w:pStyle w:val="Heading1"/>
        <w:spacing w:line="480" w:lineRule="auto"/>
      </w:pPr>
      <w:r>
        <w:t>Results</w:t>
      </w:r>
    </w:p>
    <w:p w:rsidR="0066428C" w:rsidRDefault="00831572" w:rsidP="00D92607">
      <w:pPr>
        <w:pStyle w:val="Heading2"/>
        <w:spacing w:line="480" w:lineRule="auto"/>
      </w:pPr>
      <w:r>
        <w:t>Whole genome sequencing and genome accessibility</w:t>
      </w:r>
    </w:p>
    <w:p w:rsidR="00EF319F" w:rsidRDefault="00EA3CED" w:rsidP="00D92607">
      <w:pPr>
        <w:spacing w:line="480" w:lineRule="auto"/>
      </w:pPr>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07615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1991)", "plainTextFormattedCitation" : "(Wellems et al. 1990, 1991)", "previouslyFormattedCitation" : "(Wellems et al. 1990; Wellems et al. 1991)" }, "properties" : { "noteIndex" : 0 }, "schema" : "https://github.com/citation-style-language/schema/raw/master/csl-citation.json" }</w:instrText>
      </w:r>
      <w:r w:rsidR="005C3FF3">
        <w:fldChar w:fldCharType="separate"/>
      </w:r>
      <w:r w:rsidR="0007615B" w:rsidRPr="0007615B">
        <w:rPr>
          <w:noProof/>
        </w:rPr>
        <w:t>(Wellems et al. 1990,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w:t>
      </w:r>
      <w:r w:rsidR="00EF319F">
        <w:t xml:space="preserve">Table 1; </w:t>
      </w:r>
      <w:r w:rsidR="00A74395">
        <w:t>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w:t>
      </w:r>
    </w:p>
    <w:tbl>
      <w:tblPr>
        <w:tblStyle w:val="MediumList2-Accent1"/>
        <w:tblW w:w="5000" w:type="pct"/>
        <w:tblLook w:val="04A0" w:firstRow="1" w:lastRow="0" w:firstColumn="1" w:lastColumn="0" w:noHBand="0" w:noVBand="1"/>
      </w:tblPr>
      <w:tblGrid>
        <w:gridCol w:w="2703"/>
        <w:gridCol w:w="2472"/>
        <w:gridCol w:w="2032"/>
        <w:gridCol w:w="2035"/>
      </w:tblGrid>
      <w:tr w:rsidR="00EF319F" w:rsidRPr="009D0DED" w:rsidTr="008A0546">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EF319F" w:rsidRPr="009D0DED" w:rsidRDefault="00EF319F" w:rsidP="008A0546">
            <w:pPr>
              <w:rPr>
                <w:rFonts w:asciiTheme="minorHAnsi" w:eastAsiaTheme="minorEastAsia" w:hAnsiTheme="minorHAnsi" w:cs="Arial"/>
                <w:color w:val="auto"/>
                <w:sz w:val="22"/>
                <w:szCs w:val="22"/>
              </w:rPr>
            </w:pPr>
          </w:p>
        </w:tc>
        <w:tc>
          <w:tcPr>
            <w:tcW w:w="1340"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EF319F">
              <w:rPr>
                <w:rFonts w:asciiTheme="minorHAnsi" w:eastAsiaTheme="minorEastAsia" w:hAnsiTheme="minorHAnsi" w:cs="Arial"/>
                <w:color w:val="auto"/>
                <w:vertAlign w:val="superscript"/>
              </w:rPr>
              <w:t>1</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EF319F" w:rsidRPr="009D0DED" w:rsidTr="008A0546">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EF319F">
              <w:rPr>
                <w:vertAlign w:val="superscript"/>
              </w:rPr>
              <w:t>2</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Pr>
                <w:rStyle w:val="FootnoteReference"/>
                <w:rFonts w:asciiTheme="minorHAnsi" w:eastAsiaTheme="minorEastAsia" w:hAnsiTheme="minorHAnsi" w:cs="Arial"/>
                <w:color w:val="auto"/>
              </w:rPr>
              <w:t>3</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Pr>
                <w:rStyle w:val="FootnoteReference"/>
                <w:rFonts w:asciiTheme="minorHAnsi" w:eastAsiaTheme="minorEastAsia" w:hAnsiTheme="minorHAnsi" w:cs="Arial"/>
                <w:color w:val="auto"/>
              </w:rPr>
              <w:t>4</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Pr>
                <w:rStyle w:val="FootnoteReference"/>
                <w:rFonts w:asciiTheme="minorHAnsi" w:eastAsiaTheme="minorEastAsia" w:hAnsiTheme="minorHAnsi" w:cs="Arial"/>
                <w:color w:val="auto"/>
              </w:rPr>
              <w:t>5</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Pr>
                <w:rStyle w:val="FootnoteReference"/>
                <w:rFonts w:asciiTheme="minorHAnsi" w:eastAsiaTheme="minorEastAsia" w:hAnsiTheme="minorHAnsi" w:cs="Arial"/>
              </w:rPr>
              <w:t>6</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Pr>
                <w:rStyle w:val="FootnoteReference"/>
                <w:rFonts w:asciiTheme="minorHAnsi" w:eastAsiaTheme="minorEastAsia" w:hAnsiTheme="minorHAnsi" w:cs="Arial"/>
              </w:rPr>
              <w:t>7</w:t>
            </w:r>
          </w:p>
        </w:tc>
        <w:tc>
          <w:tcPr>
            <w:tcW w:w="1340" w:type="pct"/>
          </w:tcPr>
          <w:p w:rsidR="00EF319F" w:rsidRPr="009D0DED" w:rsidRDefault="00EF319F" w:rsidP="00A42036">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EF319F" w:rsidRPr="009D0DED" w:rsidRDefault="00EF319F" w:rsidP="00EF319F">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EF319F" w:rsidRPr="00C818E0" w:rsidRDefault="00EF319F" w:rsidP="00EF319F">
      <w:pPr>
        <w:pStyle w:val="Caption"/>
        <w:spacing w:line="360" w:lineRule="auto"/>
        <w:rPr>
          <w:b w:val="0"/>
          <w:color w:val="auto"/>
        </w:rPr>
      </w:pPr>
      <w:r>
        <w:br/>
      </w:r>
      <w:proofErr w:type="gramStart"/>
      <w:r w:rsidRPr="00C818E0">
        <w:rPr>
          <w:color w:val="auto"/>
        </w:rPr>
        <w:t xml:space="preserve">Table </w:t>
      </w:r>
      <w:proofErr w:type="gramEnd"/>
      <w:r w:rsidRPr="00C818E0">
        <w:rPr>
          <w:color w:val="auto"/>
        </w:rPr>
        <w:fldChar w:fldCharType="begin"/>
      </w:r>
      <w:r w:rsidRPr="00C818E0">
        <w:rPr>
          <w:color w:val="auto"/>
        </w:rPr>
        <w:instrText xml:space="preserve"> SEQ Table \* ARABIC </w:instrText>
      </w:r>
      <w:r w:rsidRPr="00C818E0">
        <w:rPr>
          <w:color w:val="auto"/>
        </w:rPr>
        <w:fldChar w:fldCharType="separate"/>
      </w:r>
      <w:r w:rsidR="00B13D00">
        <w:rPr>
          <w:noProof/>
          <w:color w:val="auto"/>
        </w:rPr>
        <w:t>1</w:t>
      </w:r>
      <w:r w:rsidRPr="00C818E0">
        <w:rPr>
          <w:color w:val="auto"/>
        </w:rPr>
        <w:fldChar w:fldCharType="end"/>
      </w:r>
      <w:proofErr w:type="gramStart"/>
      <w:r w:rsidRPr="00C818E0">
        <w:rPr>
          <w:b w:val="0"/>
          <w:color w:val="auto"/>
        </w:rPr>
        <w:t>.</w:t>
      </w:r>
      <w:proofErr w:type="gramEnd"/>
      <w:r w:rsidRPr="00C818E0">
        <w:rPr>
          <w:b w:val="0"/>
          <w:color w:val="auto"/>
        </w:rPr>
        <w:t xml:space="preserve"> </w:t>
      </w:r>
      <w:proofErr w:type="gramStart"/>
      <w:r w:rsidRPr="00C818E0">
        <w:rPr>
          <w:b w:val="0"/>
          <w:color w:val="auto"/>
        </w:rPr>
        <w:t xml:space="preserve">Summary of sequence and variation data generated in this study for the three crosses 3D7xHB3, HB3xDd2 and 7G8xGB4. </w:t>
      </w:r>
      <w:r w:rsidRPr="00C818E0">
        <w:rPr>
          <w:b w:val="0"/>
          <w:color w:val="auto"/>
          <w:vertAlign w:val="superscript"/>
        </w:rPr>
        <w:t>1</w:t>
      </w:r>
      <w:r w:rsidRPr="00C818E0">
        <w:rPr>
          <w:b w:val="0"/>
          <w:color w:val="auto"/>
        </w:rPr>
        <w:t>Number of independent recombinant progeny that were sequenced as part of this study and yielded usable sequence data.</w:t>
      </w:r>
      <w:proofErr w:type="gramEnd"/>
      <w:r w:rsidRPr="00C818E0">
        <w:rPr>
          <w:b w:val="0"/>
          <w:color w:val="auto"/>
        </w:rPr>
        <w:t xml:space="preserve"> </w:t>
      </w:r>
      <w:r w:rsidRPr="00C818E0">
        <w:rPr>
          <w:b w:val="0"/>
          <w:color w:val="auto"/>
          <w:vertAlign w:val="superscript"/>
        </w:rPr>
        <w:t>2</w:t>
      </w:r>
      <w:r w:rsidRPr="00C818E0">
        <w:rPr>
          <w:b w:val="0"/>
          <w:color w:val="auto"/>
        </w:rPr>
        <w:t xml:space="preserve">Coverage for each sample was calculated as the mean depth of sequenced bases across the whole genome. Values shown are the median (minimum-maximum) values of sample coverage within a cross. </w:t>
      </w:r>
      <w:r w:rsidRPr="00C818E0">
        <w:rPr>
          <w:b w:val="0"/>
          <w:color w:val="auto"/>
          <w:vertAlign w:val="superscript"/>
        </w:rPr>
        <w:t>3</w:t>
      </w:r>
      <w:r w:rsidRPr="00C818E0">
        <w:rPr>
          <w:b w:val="0"/>
          <w:color w:val="auto"/>
        </w:rPr>
        <w:t xml:space="preserve">Total number of segregating SNPs combined from both alignment and assembly calling methods that passed all quality filters. </w:t>
      </w:r>
      <w:r w:rsidRPr="00C818E0">
        <w:rPr>
          <w:b w:val="0"/>
          <w:color w:val="auto"/>
          <w:vertAlign w:val="superscript"/>
        </w:rPr>
        <w:t>4</w:t>
      </w:r>
      <w:r w:rsidRPr="00C818E0">
        <w:rPr>
          <w:b w:val="0"/>
          <w:color w:val="auto"/>
        </w:rPr>
        <w:t xml:space="preserve">Total number of segregating INDELs combined from both alignment and assembly calling methods that passed all quality filters. </w:t>
      </w:r>
      <w:r w:rsidRPr="00C818E0">
        <w:rPr>
          <w:b w:val="0"/>
          <w:color w:val="auto"/>
          <w:vertAlign w:val="superscript"/>
        </w:rPr>
        <w:t>5</w:t>
      </w:r>
      <w:r w:rsidRPr="00C818E0">
        <w:rPr>
          <w:b w:val="0"/>
          <w:color w:val="auto"/>
        </w:rPr>
        <w:t xml:space="preserve">Nucleotide diversity (number of segregating SNPs per kilo base pair) calculated over 10kb non-overlapping windows within the core genome. Values shown are the median (5-95th percentile). </w:t>
      </w:r>
      <w:r w:rsidRPr="00C818E0">
        <w:rPr>
          <w:b w:val="0"/>
          <w:color w:val="auto"/>
          <w:vertAlign w:val="superscript"/>
        </w:rPr>
        <w:t>6</w:t>
      </w:r>
      <w:r w:rsidRPr="00C818E0">
        <w:rPr>
          <w:b w:val="0"/>
          <w:color w:val="auto"/>
        </w:rPr>
        <w:t xml:space="preserve">Indel diversity (number of segregating INDELs per kilo base pair) calculated over 10kb non-overlapping windows within the core genome. Values shown are the median (5-95th percentile). </w:t>
      </w:r>
      <w:proofErr w:type="gramStart"/>
      <w:r w:rsidRPr="00C818E0">
        <w:rPr>
          <w:b w:val="0"/>
          <w:color w:val="auto"/>
          <w:vertAlign w:val="superscript"/>
        </w:rPr>
        <w:t>7</w:t>
      </w:r>
      <w:r w:rsidRPr="00C818E0">
        <w:rPr>
          <w:b w:val="0"/>
          <w:color w:val="auto"/>
        </w:rPr>
        <w:t>Average distance between combined SNP and INDEL markers.</w:t>
      </w:r>
      <w:proofErr w:type="gramEnd"/>
      <w:r w:rsidRPr="00C818E0">
        <w:rPr>
          <w:b w:val="0"/>
          <w:color w:val="auto"/>
        </w:rPr>
        <w:t xml:space="preserve"> Values shown are </w:t>
      </w:r>
      <w:proofErr w:type="gramStart"/>
      <w:r w:rsidRPr="00C818E0">
        <w:rPr>
          <w:b w:val="0"/>
          <w:color w:val="auto"/>
        </w:rPr>
        <w:t>median</w:t>
      </w:r>
      <w:proofErr w:type="gramEnd"/>
      <w:r w:rsidRPr="00C818E0">
        <w:rPr>
          <w:b w:val="0"/>
          <w:color w:val="auto"/>
        </w:rPr>
        <w:t xml:space="preserve"> (5-95th percentile).</w:t>
      </w:r>
      <w:r w:rsidRPr="00C818E0">
        <w:rPr>
          <w:b w:val="0"/>
          <w:color w:val="auto"/>
        </w:rPr>
        <w:br/>
      </w:r>
    </w:p>
    <w:p w:rsidR="00BA4DCF" w:rsidRDefault="001C68E4" w:rsidP="00D92607">
      <w:pPr>
        <w:spacing w:line="480" w:lineRule="auto"/>
      </w:pPr>
      <w:proofErr w:type="gramStart"/>
      <w:r>
        <w:t>for</w:t>
      </w:r>
      <w:proofErr w:type="gramEnd"/>
      <w:r>
        <w:t xml:space="preserve"> crosses 3D7×HB3 and HB3×</w:t>
      </w:r>
      <w:r w:rsidR="0072106A">
        <w:t xml:space="preserve">Dd2 respectively. </w:t>
      </w:r>
      <w:r w:rsidR="004533B9">
        <w:t>B</w:t>
      </w:r>
      <w:r w:rsidR="0072106A">
        <w:t xml:space="preserve">iological replicates were </w:t>
      </w:r>
      <w:r w:rsidR="006C1DD2">
        <w:t>obtained</w:t>
      </w:r>
      <w:r w:rsidR="004533B9">
        <w:t xml:space="preserve"> for several progeny clones</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w:t>
      </w:r>
      <w:r w:rsidR="004533B9">
        <w:t xml:space="preserve">is provided in Table S1 and </w:t>
      </w:r>
      <w:r w:rsidR="008E486C">
        <w:t xml:space="preserve">can </w:t>
      </w:r>
      <w:r w:rsidR="004533B9">
        <w:t xml:space="preserve">alternatively </w:t>
      </w:r>
      <w:r w:rsidR="008E486C">
        <w:t xml:space="preserve">be obtained via the web application at </w:t>
      </w:r>
      <w:hyperlink r:id="rId9"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D92607">
      <w:pPr>
        <w:spacing w:line="480" w:lineRule="auto"/>
      </w:pPr>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w:t>
      </w:r>
      <w:r w:rsidR="00B1349E">
        <w:lastRenderedPageBreak/>
        <w:t>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92607">
      <w:pPr>
        <w:pStyle w:val="Heading2"/>
        <w:spacing w:line="480" w:lineRule="auto"/>
      </w:pPr>
      <w:r>
        <w:t xml:space="preserve">SNP, </w:t>
      </w:r>
      <w:r w:rsidR="00F230BE">
        <w:t>INDEL</w:t>
      </w:r>
      <w:r>
        <w:t xml:space="preserve"> and complex variation</w:t>
      </w:r>
      <w:r w:rsidR="00092516">
        <w:t xml:space="preserve"> within the core genome</w:t>
      </w:r>
    </w:p>
    <w:p w:rsidR="000118A7" w:rsidRDefault="00BF5714" w:rsidP="00D92607">
      <w:pPr>
        <w:spacing w:line="480" w:lineRule="auto"/>
      </w:pPr>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07615B">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nd Durbin 2009)", "plainTextFormattedCitation" : "(DePristo et al. 2011; Li and Durbin 2009)", "previouslyFormattedCitation" : "(DePristo et al. 2011; Li &amp; Durbin 2009)" }, "properties" : { "noteIndex" : 0 }, "schema" : "https://github.com/citation-style-language/schema/raw/master/csl-citation.json" }</w:instrText>
      </w:r>
      <w:r w:rsidR="005C3FF3">
        <w:fldChar w:fldCharType="separate"/>
      </w:r>
      <w:r w:rsidR="0007615B" w:rsidRPr="0007615B">
        <w:rPr>
          <w:noProof/>
        </w:rPr>
        <w:t>(DePristo et al. 2011; Li and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t>
      </w:r>
      <w:r w:rsidR="004177B6">
        <w:lastRenderedPageBreak/>
        <w:t xml:space="preserve">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10" w:history="1">
        <w:r w:rsidR="0083016F" w:rsidRPr="000B39EA">
          <w:rPr>
            <w:rStyle w:val="Hyperlink"/>
          </w:rPr>
          <w:t>http://www.malariagen.net/apps/pf-crosses</w:t>
        </w:r>
      </w:hyperlink>
      <w:r w:rsidR="0083016F">
        <w:t>.</w:t>
      </w:r>
    </w:p>
    <w:p w:rsidR="00A42036" w:rsidRDefault="00224F6A" w:rsidP="00D92607">
      <w:pPr>
        <w:spacing w:line="480" w:lineRule="auto"/>
      </w:pPr>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p>
    <w:p w:rsidR="00A42036" w:rsidRDefault="00A42036" w:rsidP="00A42036">
      <w:pPr>
        <w:keepNext/>
        <w:spacing w:line="480" w:lineRule="auto"/>
      </w:pPr>
      <w:r w:rsidRPr="005F76A4">
        <w:rPr>
          <w:noProof/>
          <w:lang w:eastAsia="en-GB"/>
        </w:rPr>
        <w:lastRenderedPageBreak/>
        <w:drawing>
          <wp:inline distT="0" distB="0" distL="0" distR="0" wp14:anchorId="0A8507A6" wp14:editId="2C830F32">
            <wp:extent cx="5483172" cy="315214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A42036" w:rsidRPr="00C818E0" w:rsidRDefault="00A42036" w:rsidP="00A42036">
      <w:pPr>
        <w:pStyle w:val="Caption"/>
        <w:spacing w:line="360" w:lineRule="auto"/>
        <w:rPr>
          <w:b w:val="0"/>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B13D00">
        <w:rPr>
          <w:noProof/>
          <w:color w:val="auto"/>
        </w:rPr>
        <w:t>1</w:t>
      </w:r>
      <w:r w:rsidRPr="00C818E0">
        <w:rPr>
          <w:color w:val="auto"/>
        </w:rPr>
        <w:fldChar w:fldCharType="end"/>
      </w:r>
      <w:proofErr w:type="gramStart"/>
      <w:r w:rsidRPr="00C818E0">
        <w:rPr>
          <w:color w:val="auto"/>
        </w:rPr>
        <w:t>.</w:t>
      </w:r>
      <w:proofErr w:type="gramEnd"/>
      <w:r w:rsidRPr="00C818E0">
        <w:rPr>
          <w:b w:val="0"/>
          <w:color w:val="auto"/>
        </w:rPr>
        <w:t xml:space="preserve"> </w:t>
      </w:r>
      <w:proofErr w:type="gramStart"/>
      <w:r w:rsidRPr="00C818E0">
        <w:rPr>
          <w:b w:val="0"/>
          <w:color w:val="auto"/>
        </w:rPr>
        <w:t>Properties of INDELs.</w:t>
      </w:r>
      <w:proofErr w:type="gramEnd"/>
      <w:r w:rsidRPr="00C818E0">
        <w:rPr>
          <w:b w:val="0"/>
          <w:color w:val="auto"/>
        </w:rPr>
        <w:t xml:space="preserve"> </w:t>
      </w:r>
      <w:r w:rsidRPr="00C818E0">
        <w:rPr>
          <w:color w:val="auto"/>
        </w:rPr>
        <w:t>A</w:t>
      </w:r>
      <w:r w:rsidRPr="00C818E0">
        <w:rPr>
          <w:b w:val="0"/>
          <w:color w:val="auto"/>
        </w:rP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rsidRPr="00C818E0">
        <w:rPr>
          <w:b w:val="0"/>
          <w:color w:val="auto"/>
        </w:rPr>
        <w:t>poly(</w:t>
      </w:r>
      <w:proofErr w:type="gramEnd"/>
      <w:r w:rsidRPr="00C818E0">
        <w:rPr>
          <w:b w:val="0"/>
          <w:color w:val="auto"/>
        </w:rPr>
        <w:t xml:space="preserve">AT) repeats in non-coding regions. </w:t>
      </w:r>
      <w:r w:rsidRPr="00C818E0">
        <w:rPr>
          <w:color w:val="auto"/>
        </w:rPr>
        <w:t>B</w:t>
      </w:r>
      <w:r w:rsidRPr="00C818E0">
        <w:rPr>
          <w:b w:val="0"/>
          <w:color w:val="auto"/>
        </w:rPr>
        <w:t xml:space="preserve">, Amino acids inserted and deleted (relative to the 3D7 reference genome). </w:t>
      </w:r>
      <w:proofErr w:type="gramStart"/>
      <w:r w:rsidRPr="00C818E0">
        <w:rPr>
          <w:color w:val="auto"/>
        </w:rPr>
        <w:t>C</w:t>
      </w:r>
      <w:r w:rsidRPr="00C818E0">
        <w:rPr>
          <w:b w:val="0"/>
          <w:color w:val="auto"/>
        </w:rPr>
        <w:t>, INDEL diversity in intergenic regions relative to the position of core promoters predicted by Brick et al. (2008).</w:t>
      </w:r>
      <w:proofErr w:type="gramEnd"/>
      <w:r w:rsidRPr="00C818E0">
        <w:rPr>
          <w:b w:val="0"/>
          <w:color w:val="auto"/>
        </w:rP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r w:rsidRPr="00C818E0">
        <w:rPr>
          <w:b w:val="0"/>
          <w:color w:val="auto"/>
        </w:rPr>
        <w:br/>
      </w:r>
    </w:p>
    <w:p w:rsidR="000118A7" w:rsidRDefault="001865B1" w:rsidP="00D92607">
      <w:pPr>
        <w:spacing w:line="480" w:lineRule="auto"/>
      </w:pPr>
      <w:r>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rsidR="00224F6A">
        <w:t>T</w:t>
      </w:r>
      <w:r w:rsidR="003B428E">
        <w:t xml:space="preserve">able 1). </w:t>
      </w:r>
    </w:p>
    <w:p w:rsidR="00A4677A" w:rsidRDefault="00F230BE" w:rsidP="00D92607">
      <w:pPr>
        <w:pStyle w:val="Heading3"/>
        <w:spacing w:line="480" w:lineRule="auto"/>
      </w:pPr>
      <w:r>
        <w:t>INDEL</w:t>
      </w:r>
      <w:r w:rsidR="00A4677A">
        <w:t>s are the most abundant form of polymorphism</w:t>
      </w:r>
    </w:p>
    <w:p w:rsidR="00FE0FEE" w:rsidRDefault="008A5CF4" w:rsidP="00D92607">
      <w:pPr>
        <w:spacing w:line="480" w:lineRule="auto"/>
      </w:pPr>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w:t>
      </w:r>
      <w:r w:rsidR="00C31D10">
        <w:t>the</w:t>
      </w:r>
      <w:r w:rsidR="006E6764">
        <w:t xml:space="preserve"> SNP to INDEL ratio </w:t>
      </w:r>
      <w:r w:rsidR="00C31D10">
        <w:t>is</w:t>
      </w:r>
      <w:r w:rsidR="006E6764">
        <w:t xml:space="preserve">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w:t>
      </w:r>
      <w:r w:rsidR="00FE0FEE">
        <w:lastRenderedPageBreak/>
        <w:t>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07615B">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nd Goldberg 2013; Tan et al. 2010)", "plainTextFormattedCitation" : "(Muralidharan and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07615B" w:rsidRPr="0007615B">
        <w:rPr>
          <w:noProof/>
        </w:rPr>
        <w:t>(Muralidharan and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D92607">
      <w:pPr>
        <w:spacing w:line="480" w:lineRule="auto"/>
      </w:pPr>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2A2BE8" w:rsidRDefault="002A2BE8" w:rsidP="002A2BE8">
      <w:pPr>
        <w:pStyle w:val="Heading3"/>
        <w:spacing w:line="480" w:lineRule="auto"/>
      </w:pPr>
      <w:r w:rsidRPr="005F76A4">
        <w:rPr>
          <w:noProof/>
          <w:lang w:eastAsia="en-GB"/>
        </w:rPr>
        <w:lastRenderedPageBreak/>
        <w:drawing>
          <wp:inline distT="0" distB="0" distL="0" distR="0" wp14:anchorId="751E3E15" wp14:editId="2440B20D">
            <wp:extent cx="5728584" cy="358394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2A2BE8" w:rsidRPr="00C818E0" w:rsidRDefault="002A2BE8" w:rsidP="002A2BE8">
      <w:pPr>
        <w:pStyle w:val="Caption"/>
        <w:spacing w:line="360" w:lineRule="auto"/>
        <w:rPr>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B13D00">
        <w:rPr>
          <w:noProof/>
          <w:color w:val="auto"/>
        </w:rPr>
        <w:t>2</w:t>
      </w:r>
      <w:r w:rsidRPr="00C818E0">
        <w:rPr>
          <w:color w:val="auto"/>
        </w:rPr>
        <w:fldChar w:fldCharType="end"/>
      </w:r>
      <w:proofErr w:type="gramStart"/>
      <w:r w:rsidRPr="00C818E0">
        <w:rPr>
          <w:color w:val="auto"/>
        </w:rPr>
        <w:t>.</w:t>
      </w:r>
      <w:proofErr w:type="gramEnd"/>
      <w:r w:rsidRPr="00C818E0">
        <w:rPr>
          <w:color w:val="auto"/>
        </w:rPr>
        <w:t xml:space="preserve"> </w:t>
      </w:r>
      <w:proofErr w:type="gramStart"/>
      <w:r w:rsidRPr="00C818E0">
        <w:rPr>
          <w:b w:val="0"/>
          <w:color w:val="auto"/>
        </w:rPr>
        <w:t>Variation in nucleotide diversity over the core genome.</w:t>
      </w:r>
      <w:proofErr w:type="gramEnd"/>
      <w:r w:rsidRPr="00C818E0">
        <w:rPr>
          <w:b w:val="0"/>
          <w:color w:val="auto"/>
        </w:rPr>
        <w:t xml:space="preserve"> Nucleotide diversity is shown for each cross in 500bp half-overlapping windows across the core genome (which excludes hypervariable regions containing </w:t>
      </w:r>
      <w:proofErr w:type="spellStart"/>
      <w:r w:rsidRPr="00C818E0">
        <w:rPr>
          <w:b w:val="0"/>
          <w:color w:val="auto"/>
        </w:rPr>
        <w:t>var</w:t>
      </w:r>
      <w:proofErr w:type="spellEnd"/>
      <w:r w:rsidRPr="00C818E0">
        <w:rPr>
          <w:b w:val="0"/>
          <w:color w:val="auto"/>
        </w:rPr>
        <w:t xml:space="preserve">, </w:t>
      </w:r>
      <w:proofErr w:type="spellStart"/>
      <w:r w:rsidRPr="00C818E0">
        <w:rPr>
          <w:b w:val="0"/>
          <w:color w:val="auto"/>
        </w:rPr>
        <w:t>rif</w:t>
      </w:r>
      <w:proofErr w:type="spellEnd"/>
      <w:r w:rsidRPr="00C818E0">
        <w:rPr>
          <w:b w:val="0"/>
          <w:color w:val="auto"/>
        </w:rPr>
        <w:t xml:space="preserve"> or </w:t>
      </w:r>
      <w:proofErr w:type="spellStart"/>
      <w:r w:rsidRPr="00C818E0">
        <w:rPr>
          <w:b w:val="0"/>
          <w:color w:val="auto"/>
        </w:rPr>
        <w:t>stevor</w:t>
      </w:r>
      <w:proofErr w:type="spellEnd"/>
      <w:r w:rsidRPr="00C818E0">
        <w:rPr>
          <w:b w:val="0"/>
          <w:color w:val="auto"/>
        </w:rPr>
        <w:t xml:space="preserve"> genes) using SNPs combined from both variant calling methods and passing all quality filters. The peak of nucleotide diversity in chromosome 10 is expanded to show four distinct peaks due to genes encoding merozoite surface antigens MSP3, MSP6, DBLMSP and DBLMSP2. All labelled loci (with the exception of AMA1) are sites of complex variation where assembly of sequence reads is required to determine the non-reference alleles.</w:t>
      </w:r>
      <w:r w:rsidRPr="00C818E0">
        <w:rPr>
          <w:b w:val="0"/>
          <w:color w:val="auto"/>
        </w:rPr>
        <w:br/>
      </w:r>
    </w:p>
    <w:p w:rsidR="00A4677A" w:rsidRDefault="00D246DE" w:rsidP="00D92607">
      <w:pPr>
        <w:pStyle w:val="Heading3"/>
        <w:spacing w:line="480" w:lineRule="auto"/>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92607">
      <w:pPr>
        <w:spacing w:line="480" w:lineRule="auto"/>
      </w:pPr>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 xml:space="preserve">ethod, because sequences </w:t>
      </w:r>
      <w:r w:rsidR="004C331A">
        <w:lastRenderedPageBreak/>
        <w:t>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92607">
      <w:pPr>
        <w:pStyle w:val="Heading2"/>
        <w:spacing w:line="480" w:lineRule="auto"/>
      </w:pPr>
      <w:r>
        <w:t>Meiotic c</w:t>
      </w:r>
      <w:r w:rsidR="00901FE9">
        <w:t>rossover and non-crossover</w:t>
      </w:r>
      <w:r w:rsidR="00316BAD">
        <w:t xml:space="preserve"> </w:t>
      </w:r>
      <w:r w:rsidR="00901FE9">
        <w:t xml:space="preserve">recombination </w:t>
      </w:r>
    </w:p>
    <w:p w:rsidR="00316BAD" w:rsidRDefault="001C6FE6" w:rsidP="00D92607">
      <w:pPr>
        <w:spacing w:line="480" w:lineRule="auto"/>
      </w:pPr>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 xml:space="preserve">during meiosis are resolved by either crossover (CO) or non-crossover </w:t>
      </w:r>
      <w:r w:rsidR="00936076">
        <w:lastRenderedPageBreak/>
        <w:t>(NCO) between</w:t>
      </w:r>
      <w:r w:rsidR="004357C6">
        <w:t xml:space="preserve"> homologous chromosomes </w:t>
      </w:r>
      <w:r w:rsidR="005C3FF3">
        <w:fldChar w:fldCharType="begin" w:fldLock="1"/>
      </w:r>
      <w:r w:rsidR="0007615B">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nd Boulton 2011; Mancera et al. 2008; Baudat and de Massy 2007)", "plainTextFormattedCitation" : "(Hastings 1992; Youds and Boulton 2011; Mancera et al. 2008; Baudat and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07615B" w:rsidRPr="0007615B">
        <w:rPr>
          <w:noProof/>
        </w:rPr>
        <w:t>(Hastings 1992; Youds and Boulton 2011; Mancera et al. 2008; Baudat and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07615B">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nd Boulton 2011)", "manualFormatting" : "Youds &amp; Boulton (2011", "plainTextFormattedCitation" : "(Youds and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w:t>
      </w:r>
      <w:r w:rsidR="001F7E29">
        <w:t>rsion tracts for further analysi</w:t>
      </w:r>
      <w:r w:rsidR="00936076">
        <w:t>s</w:t>
      </w:r>
      <w:r w:rsidR="003C6843">
        <w:t xml:space="preserve"> (Figure</w:t>
      </w:r>
      <w:r w:rsidR="001F7E29">
        <w:t>s</w:t>
      </w:r>
      <w:r w:rsidR="003C6843">
        <w:t xml:space="preserve"> </w:t>
      </w:r>
      <w:r w:rsidR="00F2574B">
        <w:t xml:space="preserve">S10 and </w:t>
      </w:r>
      <w:r w:rsidR="000118A7">
        <w:t>S11</w:t>
      </w:r>
      <w:r w:rsidR="00F1438E">
        <w:t>)</w:t>
      </w:r>
      <w:r w:rsidR="00936076">
        <w:t>.</w:t>
      </w:r>
    </w:p>
    <w:p w:rsidR="0036655D" w:rsidRDefault="0036655D" w:rsidP="00D92607">
      <w:pPr>
        <w:pStyle w:val="Heading3"/>
        <w:spacing w:line="480" w:lineRule="auto"/>
      </w:pPr>
      <w:r w:rsidRPr="0036655D">
        <w:t>Gene coding regions are warm</w:t>
      </w:r>
      <w:r w:rsidR="00E852B4">
        <w:t>-</w:t>
      </w:r>
      <w:r w:rsidRPr="0036655D">
        <w:t>spots and centromeres are cold</w:t>
      </w:r>
      <w:r w:rsidR="00E852B4">
        <w:t>-</w:t>
      </w:r>
      <w:r w:rsidRPr="0036655D">
        <w:t>spots of CO recombination</w:t>
      </w:r>
    </w:p>
    <w:p w:rsidR="009C2480" w:rsidRDefault="009C2480" w:rsidP="00D92607">
      <w:pPr>
        <w:spacing w:line="480" w:lineRule="auto"/>
      </w:pPr>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07615B">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nd de Massy 2007; Martinez-Perez and Colai\u00e1covo 2009; Mancera et al. 2008)", "plainTextFormattedCitation" : "(Baudat and de Massy 2007; Martinez-Perez and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07615B" w:rsidRPr="0007615B">
        <w:rPr>
          <w:noProof/>
        </w:rPr>
        <w:t>(Baudat and de Massy 2007; Martinez-Perez and Colaiácovo 2009; Mancera et al. 2008)</w:t>
      </w:r>
      <w:r w:rsidR="005C3FF3">
        <w:fldChar w:fldCharType="end"/>
      </w:r>
      <w:r>
        <w:t>.</w:t>
      </w:r>
    </w:p>
    <w:p w:rsidR="007C7B84" w:rsidRDefault="007C7B84" w:rsidP="00D92607">
      <w:pPr>
        <w:spacing w:line="480" w:lineRule="auto"/>
      </w:pPr>
    </w:p>
    <w:p w:rsidR="007C7B84" w:rsidRDefault="007C7B84" w:rsidP="007C7B84">
      <w:pPr>
        <w:keepNext/>
        <w:spacing w:line="480" w:lineRule="auto"/>
      </w:pPr>
      <w:r w:rsidRPr="005F76A4">
        <w:rPr>
          <w:noProof/>
          <w:lang w:eastAsia="en-GB"/>
        </w:rPr>
        <w:lastRenderedPageBreak/>
        <w:drawing>
          <wp:inline distT="0" distB="0" distL="0" distR="0" wp14:anchorId="57C53D6E" wp14:editId="44D27ECD">
            <wp:extent cx="5731508" cy="3812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7C7B84" w:rsidRPr="007C7B84" w:rsidRDefault="007C7B84" w:rsidP="007C7B84">
      <w:pPr>
        <w:pStyle w:val="Caption"/>
        <w:spacing w:line="360" w:lineRule="auto"/>
        <w:rPr>
          <w:color w:val="auto"/>
        </w:rPr>
      </w:pPr>
      <w:proofErr w:type="gramStart"/>
      <w:r w:rsidRPr="007C7B84">
        <w:rPr>
          <w:color w:val="auto"/>
        </w:rPr>
        <w:t xml:space="preserve">Figure </w:t>
      </w:r>
      <w:proofErr w:type="gramEnd"/>
      <w:r w:rsidRPr="007C7B84">
        <w:rPr>
          <w:color w:val="auto"/>
        </w:rPr>
        <w:fldChar w:fldCharType="begin"/>
      </w:r>
      <w:r w:rsidRPr="007C7B84">
        <w:rPr>
          <w:color w:val="auto"/>
        </w:rPr>
        <w:instrText xml:space="preserve"> SEQ Figure \* ARABIC </w:instrText>
      </w:r>
      <w:r w:rsidRPr="007C7B84">
        <w:rPr>
          <w:color w:val="auto"/>
        </w:rPr>
        <w:fldChar w:fldCharType="separate"/>
      </w:r>
      <w:r w:rsidR="00B13D00">
        <w:rPr>
          <w:noProof/>
          <w:color w:val="auto"/>
        </w:rPr>
        <w:t>3</w:t>
      </w:r>
      <w:r w:rsidRPr="007C7B84">
        <w:rPr>
          <w:color w:val="auto"/>
        </w:rPr>
        <w:fldChar w:fldCharType="end"/>
      </w:r>
      <w:proofErr w:type="gramStart"/>
      <w:r w:rsidRPr="007C7B84">
        <w:rPr>
          <w:b w:val="0"/>
          <w:color w:val="auto"/>
        </w:rPr>
        <w:t>.</w:t>
      </w:r>
      <w:proofErr w:type="gramEnd"/>
      <w:r w:rsidRPr="007C7B84">
        <w:rPr>
          <w:b w:val="0"/>
          <w:color w:val="auto"/>
        </w:rPr>
        <w:t xml:space="preserve"> </w:t>
      </w:r>
      <w:proofErr w:type="gramStart"/>
      <w:r w:rsidRPr="007C7B84">
        <w:rPr>
          <w:b w:val="0"/>
          <w:color w:val="auto"/>
        </w:rPr>
        <w:t>Crossover (CO) and non-crossover (NCO) recombination parameters.</w:t>
      </w:r>
      <w:proofErr w:type="gramEnd"/>
      <w:r w:rsidRPr="007C7B84">
        <w:rPr>
          <w:b w:val="0"/>
          <w:color w:val="auto"/>
        </w:rPr>
        <w:t xml:space="preserve"> </w:t>
      </w:r>
      <w:proofErr w:type="gramStart"/>
      <w:r w:rsidRPr="007C7B84">
        <w:rPr>
          <w:color w:val="auto"/>
        </w:rPr>
        <w:t>A</w:t>
      </w:r>
      <w:r w:rsidRPr="007C7B84">
        <w:rPr>
          <w:b w:val="0"/>
          <w:color w:val="auto"/>
        </w:rPr>
        <w:t>, Genetic map length by cross.</w:t>
      </w:r>
      <w:proofErr w:type="gramEnd"/>
      <w:r w:rsidRPr="007C7B84">
        <w:rPr>
          <w:b w:val="0"/>
          <w:color w:val="auto"/>
        </w:rPr>
        <w:t xml:space="preserve"> For each cross the red line shows the median map length averaged over progeny, boxes extend from lower to upper quartiles. </w:t>
      </w:r>
      <w:proofErr w:type="gramStart"/>
      <w:r w:rsidRPr="007C7B84">
        <w:rPr>
          <w:color w:val="auto"/>
        </w:rPr>
        <w:t>B</w:t>
      </w:r>
      <w:r w:rsidRPr="007C7B84">
        <w:rPr>
          <w:b w:val="0"/>
          <w:color w:val="auto"/>
        </w:rPr>
        <w:t>, Map length by chromosome.</w:t>
      </w:r>
      <w:proofErr w:type="gramEnd"/>
      <w:r w:rsidRPr="007C7B84">
        <w:rPr>
          <w:b w:val="0"/>
          <w:color w:val="auto"/>
        </w:rPr>
        <w:t xml:space="preserve"> Each point shows the mean map length for a single chromosome averaged over progeny, with an error bar showing the 95% confidence interval from 1000 bootstraps. The line shows a fitted linear regression model with shading showing the 95% bootstrap confidence interval. </w:t>
      </w:r>
      <w:proofErr w:type="gramStart"/>
      <w:r w:rsidRPr="007C7B84">
        <w:rPr>
          <w:color w:val="auto"/>
        </w:rPr>
        <w:t>C</w:t>
      </w:r>
      <w:r w:rsidRPr="007C7B84">
        <w:rPr>
          <w:b w:val="0"/>
          <w:color w:val="auto"/>
        </w:rPr>
        <w:t>, CO recombination rate relative to centromere position.</w:t>
      </w:r>
      <w:proofErr w:type="gramEnd"/>
      <w:r w:rsidRPr="007C7B84">
        <w:rPr>
          <w:b w:val="0"/>
          <w:color w:val="auto"/>
        </w:rPr>
        <w:t xml:space="preserve"> Error bars show the 95% confidence interval from 1000 bootstraps. </w:t>
      </w:r>
      <w:proofErr w:type="gramStart"/>
      <w:r w:rsidRPr="007C7B84">
        <w:rPr>
          <w:color w:val="auto"/>
        </w:rPr>
        <w:t>D</w:t>
      </w:r>
      <w:r w:rsidRPr="007C7B84">
        <w:rPr>
          <w:b w:val="0"/>
          <w:color w:val="auto"/>
        </w:rPr>
        <w:t>, NCO tract length distribution.</w:t>
      </w:r>
      <w:proofErr w:type="gramEnd"/>
      <w:r w:rsidRPr="007C7B84">
        <w:rPr>
          <w:b w:val="0"/>
          <w:color w:val="auto"/>
        </w:rPr>
        <w:t xml:space="preserve"> The dashed line shows the distribution of minimal tract lengths that would be observed with the available markers if NCO tract lengths follow a geometric distribution with parameter </w:t>
      </w:r>
      <w:r w:rsidRPr="007C7B84">
        <w:rPr>
          <w:b w:val="0"/>
          <w:i/>
          <w:color w:val="auto"/>
        </w:rPr>
        <w:t>phi</w:t>
      </w:r>
      <w:r w:rsidRPr="007C7B84">
        <w:rPr>
          <w:b w:val="0"/>
          <w:color w:val="auto"/>
        </w:rPr>
        <w:t xml:space="preserve"> = 0.9993. </w:t>
      </w:r>
      <w:r w:rsidRPr="007C7B84">
        <w:rPr>
          <w:color w:val="auto"/>
        </w:rPr>
        <w:t>E</w:t>
      </w:r>
      <w:r w:rsidRPr="007C7B84">
        <w:rPr>
          <w:b w:val="0"/>
          <w:color w:val="auto"/>
        </w:rPr>
        <w:t xml:space="preserve">, Quantile-quantile plot of actual NCO minimal tract lengths versus the expected distribution of minimal tract lengths that would be observed with the given markers if NCO tract length is modelled as a geometric distribution with parameter </w:t>
      </w:r>
      <w:r w:rsidRPr="007C7B84">
        <w:rPr>
          <w:b w:val="0"/>
          <w:i/>
          <w:color w:val="auto"/>
        </w:rPr>
        <w:t>phi</w:t>
      </w:r>
      <w:r w:rsidRPr="007C7B84">
        <w:rPr>
          <w:b w:val="0"/>
          <w:color w:val="auto"/>
        </w:rPr>
        <w:t xml:space="preserve"> = 0.9993. The data fit the model well except for an excess of tracts with minimal length greater than ~3kb. </w:t>
      </w:r>
      <w:r w:rsidRPr="007C7B84">
        <w:rPr>
          <w:color w:val="auto"/>
        </w:rPr>
        <w:t>F</w:t>
      </w:r>
      <w:r w:rsidRPr="007C7B84">
        <w:rPr>
          <w:b w:val="0"/>
          <w:color w:val="auto"/>
        </w:rPr>
        <w:t>, NCO frequency by chromosome, adjusted for incomplete discovery of NCO events. Error bars and linear regression as in panel B.</w:t>
      </w:r>
      <w:r w:rsidRPr="007C7B84">
        <w:rPr>
          <w:color w:val="auto"/>
        </w:rPr>
        <w:br/>
      </w:r>
    </w:p>
    <w:p w:rsidR="00DE05F9" w:rsidRDefault="009C2480" w:rsidP="00D92607">
      <w:pPr>
        <w:spacing w:line="480" w:lineRule="auto"/>
      </w:pPr>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92607">
      <w:pPr>
        <w:pStyle w:val="Heading3"/>
        <w:spacing w:line="480" w:lineRule="auto"/>
      </w:pPr>
      <w:r>
        <w:t xml:space="preserve">Estimation of </w:t>
      </w:r>
      <w:r w:rsidR="00DA1B2C">
        <w:t>conversion tract</w:t>
      </w:r>
      <w:r>
        <w:t xml:space="preserve"> length</w:t>
      </w:r>
      <w:r w:rsidR="00C81D5D">
        <w:t xml:space="preserve"> and NCO recombination rate</w:t>
      </w:r>
    </w:p>
    <w:p w:rsidR="005D73F0" w:rsidRDefault="005D73F0" w:rsidP="00D92607">
      <w:pPr>
        <w:spacing w:line="480" w:lineRule="auto"/>
      </w:pPr>
      <w:r>
        <w:t>Of the 331 conversion tracts observed, an outlying group of 7 very long (</w:t>
      </w:r>
      <w:r w:rsidR="007A4A23">
        <w:t>&gt;18kb) complex tracts was found</w:t>
      </w:r>
      <w:r w:rsidR="001F7E29">
        <w:t>,</w:t>
      </w:r>
      <w:r>
        <w:t xml:space="preserve">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w:t>
      </w:r>
      <w:r>
        <w:lastRenderedPageBreak/>
        <w:t>Dd2, 39% for 7G8 x GB4, and 45% for 3D7 x HB3 where the marker density was slightly higher</w:t>
      </w:r>
      <w:r w:rsidR="0083016F">
        <w:t xml:space="preserve"> (Supplementary Information)</w:t>
      </w:r>
      <w:r>
        <w:t xml:space="preserve">. </w:t>
      </w:r>
    </w:p>
    <w:p w:rsidR="005D73F0" w:rsidRDefault="005D73F0" w:rsidP="00D92607">
      <w:pPr>
        <w:spacing w:line="480" w:lineRule="auto"/>
      </w:pPr>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D92607">
      <w:pPr>
        <w:spacing w:line="480" w:lineRule="auto"/>
      </w:pPr>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92607">
      <w:pPr>
        <w:pStyle w:val="Heading2"/>
        <w:spacing w:line="480" w:lineRule="auto"/>
      </w:pPr>
      <w:r>
        <w:lastRenderedPageBreak/>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D92607">
      <w:pPr>
        <w:spacing w:line="480" w:lineRule="auto"/>
      </w:pPr>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7D200B">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D200B">
        <w:fldChar w:fldCharType="separate"/>
      </w:r>
      <w:r w:rsidR="007D200B" w:rsidRPr="0069322E">
        <w:rPr>
          <w:noProof/>
        </w:rPr>
        <w:t>(Kidgell et al. 2006; Heinberg et al. 2013)</w:t>
      </w:r>
      <w:r w:rsidR="007D200B">
        <w:fldChar w:fldCharType="end"/>
      </w:r>
      <w:r w:rsidR="007D200B">
        <w:t xml:space="preserve">. The </w:t>
      </w:r>
      <w:r w:rsidR="007D200B">
        <w:rPr>
          <w:i/>
        </w:rPr>
        <w:t>mdr1</w:t>
      </w:r>
      <w:r w:rsidR="007D200B">
        <w:t xml:space="preserve"> amplification segregates in the progeny of HB3xDd2 </w:t>
      </w:r>
      <w:r w:rsidR="007D200B">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D200B">
        <w:fldChar w:fldCharType="separate"/>
      </w:r>
      <w:r w:rsidR="007D200B" w:rsidRPr="00686F39">
        <w:rPr>
          <w:noProof/>
        </w:rPr>
        <w:t>(Wellems et al. 1990)</w:t>
      </w:r>
      <w:r w:rsidR="007D200B">
        <w:fldChar w:fldCharType="end"/>
      </w:r>
      <w:r w:rsidR="007D200B">
        <w:t xml:space="preserve"> and there is evidence that meiotic recombination has occurred within the amplified region in two progeny clones</w:t>
      </w:r>
      <w:r w:rsidR="00686F39">
        <w:t xml:space="preserve"> </w:t>
      </w:r>
      <w:r w:rsidR="005C3FF3">
        <w:fldChar w:fldCharType="begin" w:fldLock="1"/>
      </w:r>
      <w:r w:rsidR="0007615B">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et al. 2011a)", "plainTextFormattedCitation" : "(Samarakoon et al. 2011a)", "previouslyFormattedCitation" : "(Samarakoon, Gonzales, et al. 2011)" }, "properties" : { "noteIndex" : 0 }, "schema" : "https://github.com/citation-style-language/schema/raw/master/csl-citation.json" }</w:instrText>
      </w:r>
      <w:r w:rsidR="005C3FF3">
        <w:fldChar w:fldCharType="separate"/>
      </w:r>
      <w:r w:rsidR="0007615B" w:rsidRPr="0007615B">
        <w:rPr>
          <w:noProof/>
        </w:rPr>
        <w:t>(Samarakoon et al. 2011a)</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07615B">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et al. 2011a)", "plainTextFormattedCitation" : "(Samarakoon et al. 2011a)", "previouslyFormattedCitation" : "(Samarakoon, Gonzales, et al. 2011)" }, "properties" : { "noteIndex" : 0 }, "schema" : "https://github.com/citation-style-language/schema/raw/master/csl-citation.json" }</w:instrText>
      </w:r>
      <w:r w:rsidR="005C3FF3">
        <w:fldChar w:fldCharType="separate"/>
      </w:r>
      <w:r w:rsidR="0007615B" w:rsidRPr="0007615B">
        <w:rPr>
          <w:noProof/>
        </w:rPr>
        <w:t>(Samarakoon et al. 2011a)</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8A0546" w:rsidRDefault="00A87178" w:rsidP="00D92607">
      <w:pPr>
        <w:spacing w:line="480" w:lineRule="auto"/>
      </w:pPr>
      <w:r w:rsidRPr="00143AF4">
        <w:t>We</w:t>
      </w:r>
      <w:r>
        <w:t xml:space="preserve"> combined data on depth of sequence coverage </w:t>
      </w:r>
      <w:r w:rsidR="00143AF4">
        <w:t>and the orientation of ali</w:t>
      </w:r>
      <w:r w:rsidR="00A6066D">
        <w:t>gned read pairs</w:t>
      </w:r>
      <w:r w:rsidR="00143AF4">
        <w:t xml:space="preserve"> to study CNV alleles in all three crosses</w:t>
      </w:r>
      <w:r w:rsidR="001F7E29">
        <w:t xml:space="preserve"> (Methods and Supplementary Information)</w:t>
      </w:r>
      <w:r w:rsidR="00143AF4">
        <w:t>.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w:t>
      </w:r>
      <w:r w:rsidR="001F7E29">
        <w:t xml:space="preserve">(version 3) </w:t>
      </w:r>
      <w:r w:rsidR="005A420C">
        <w:t xml:space="preserve">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xml:space="preserve">. </w:t>
      </w:r>
      <w:r w:rsidR="00B25677">
        <w:t>We found that a</w:t>
      </w:r>
      <w:r w:rsidR="00DC4403">
        <w:t>lignment of re</w:t>
      </w:r>
      <w:r w:rsidR="00F57A57">
        <w:t xml:space="preserve">ad pairs indicated that </w:t>
      </w:r>
      <w:r w:rsidR="00DC4403">
        <w:t xml:space="preserve">the Dd2 amplification was arranged as a tandem </w:t>
      </w:r>
    </w:p>
    <w:p w:rsidR="008A0546" w:rsidRDefault="00B13D00" w:rsidP="00D92607">
      <w:pPr>
        <w:spacing w:line="480" w:lineRule="auto"/>
      </w:pPr>
      <w:r>
        <w:rPr>
          <w:noProof/>
        </w:rPr>
        <w:lastRenderedPageBreak/>
        <w:pict>
          <v:shapetype id="_x0000_t202" coordsize="21600,21600" o:spt="202" path="m,l,21600r21600,l21600,xe">
            <v:stroke joinstyle="miter"/>
            <v:path gradientshapeok="t" o:connecttype="rect"/>
          </v:shapetype>
          <v:shape id="_x0000_s1026" type="#_x0000_t202" style="position:absolute;margin-left:0;margin-top:594.85pt;width:451.3pt;height:.05pt;z-index:251660288;mso-position-horizontal-relative:text;mso-position-vertical-relative:text" stroked="f">
            <v:textbox style="mso-fit-shape-to-text:t" inset="0,0,0,0">
              <w:txbxContent>
                <w:p w:rsidR="00B13D00" w:rsidRPr="00FE299C" w:rsidRDefault="00B13D00" w:rsidP="00F422C1">
                  <w:pPr>
                    <w:pStyle w:val="Caption"/>
                    <w:spacing w:line="276" w:lineRule="auto"/>
                    <w:rPr>
                      <w:b w:val="0"/>
                      <w:noProof/>
                      <w:color w:val="auto"/>
                    </w:rPr>
                  </w:pPr>
                  <w:proofErr w:type="gramStart"/>
                  <w:r w:rsidRPr="00FE299C">
                    <w:rPr>
                      <w:color w:val="auto"/>
                    </w:rPr>
                    <w:t xml:space="preserve">Figure </w:t>
                  </w:r>
                  <w:proofErr w:type="gramEnd"/>
                  <w:r w:rsidRPr="00FE299C">
                    <w:rPr>
                      <w:color w:val="auto"/>
                    </w:rPr>
                    <w:fldChar w:fldCharType="begin"/>
                  </w:r>
                  <w:r w:rsidRPr="00FE299C">
                    <w:rPr>
                      <w:color w:val="auto"/>
                    </w:rPr>
                    <w:instrText xml:space="preserve"> SEQ Figure \* ARABIC </w:instrText>
                  </w:r>
                  <w:r w:rsidRPr="00FE299C">
                    <w:rPr>
                      <w:color w:val="auto"/>
                    </w:rPr>
                    <w:fldChar w:fldCharType="separate"/>
                  </w:r>
                  <w:r>
                    <w:rPr>
                      <w:noProof/>
                      <w:color w:val="auto"/>
                    </w:rPr>
                    <w:t>4</w:t>
                  </w:r>
                  <w:r w:rsidRPr="00FE299C">
                    <w:rPr>
                      <w:color w:val="auto"/>
                    </w:rPr>
                    <w:fldChar w:fldCharType="end"/>
                  </w:r>
                  <w:proofErr w:type="gramStart"/>
                  <w:r w:rsidRPr="00FE299C">
                    <w:rPr>
                      <w:color w:val="auto"/>
                    </w:rPr>
                    <w:t>.</w:t>
                  </w:r>
                  <w:proofErr w:type="gramEnd"/>
                  <w:r w:rsidRPr="00FE299C">
                    <w:rPr>
                      <w:color w:val="auto"/>
                    </w:rPr>
                    <w:t xml:space="preserve"> </w:t>
                  </w:r>
                  <w:proofErr w:type="gramStart"/>
                  <w:r w:rsidRPr="00FE299C">
                    <w:rPr>
                      <w:b w:val="0"/>
                      <w:color w:val="auto"/>
                    </w:rPr>
                    <w:t xml:space="preserve">Copy number variation and recombination spanning the anti-folate resistance gene </w:t>
                  </w:r>
                  <w:r w:rsidRPr="00FE299C">
                    <w:rPr>
                      <w:b w:val="0"/>
                      <w:i/>
                      <w:color w:val="auto"/>
                    </w:rPr>
                    <w:t xml:space="preserve">gch1 </w:t>
                  </w:r>
                  <w:r w:rsidRPr="00FE299C">
                    <w:rPr>
                      <w:b w:val="0"/>
                      <w:color w:val="auto"/>
                    </w:rPr>
                    <w:t>on chromosome 12.</w:t>
                  </w:r>
                  <w:proofErr w:type="gramEnd"/>
                  <w:r w:rsidRPr="00FE299C">
                    <w:rPr>
                      <w:b w:val="0"/>
                      <w:color w:val="auto"/>
                    </w:rPr>
                    <w:t xml:space="preserve"> </w:t>
                  </w:r>
                  <w:r w:rsidRPr="00FE299C">
                    <w:rPr>
                      <w:color w:val="auto"/>
                    </w:rPr>
                    <w:t>A</w:t>
                  </w:r>
                  <w:r w:rsidRPr="00FE299C">
                    <w:rPr>
                      <w:b w:val="0"/>
                      <w:color w:val="auto"/>
                    </w:rPr>
                    <w:t xml:space="preserve">, CNVs in the 3D7 and </w:t>
                  </w:r>
                  <w:proofErr w:type="gramStart"/>
                  <w:r w:rsidRPr="00FE299C">
                    <w:rPr>
                      <w:b w:val="0"/>
                      <w:color w:val="auto"/>
                    </w:rPr>
                    <w:t>HB3(</w:t>
                  </w:r>
                  <w:proofErr w:type="gramEnd"/>
                  <w:r w:rsidRPr="00FE299C">
                    <w:rPr>
                      <w:b w:val="0"/>
                      <w:color w:val="auto"/>
                    </w:rPr>
                    <w:t xml:space="preserve">1) parental clones; </w:t>
                  </w:r>
                  <w:r w:rsidRPr="00FE299C">
                    <w:rPr>
                      <w:rFonts w:ascii="Times New Roman" w:hAnsi="Times New Roman" w:cs="Times New Roman"/>
                      <w:b w:val="0"/>
                      <w:i/>
                      <w:color w:val="auto"/>
                    </w:rPr>
                    <w:t>α</w:t>
                  </w:r>
                  <w:r w:rsidRPr="00FE299C">
                    <w:rPr>
                      <w:b w:val="0"/>
                      <w:color w:val="auto"/>
                    </w:rPr>
                    <w:t xml:space="preserve"> labels the segment amplified in HB3, </w:t>
                  </w:r>
                  <w:r w:rsidRPr="00FE299C">
                    <w:rPr>
                      <w:rFonts w:ascii="Times New Roman" w:hAnsi="Times New Roman" w:cs="Times New Roman"/>
                      <w:b w:val="0"/>
                      <w:i/>
                      <w:color w:val="auto"/>
                    </w:rPr>
                    <w:t>β</w:t>
                  </w:r>
                  <w:r w:rsidRPr="00FE299C">
                    <w:rPr>
                      <w:rFonts w:ascii="Times New Roman" w:hAnsi="Times New Roman" w:cs="Times New Roman"/>
                      <w:b w:val="0"/>
                      <w:color w:val="auto"/>
                    </w:rPr>
                    <w:t xml:space="preserve"> </w:t>
                  </w:r>
                  <w:r w:rsidRPr="00FE299C">
                    <w:rPr>
                      <w:b w:val="0"/>
                      <w:color w:val="auto"/>
                    </w:rPr>
                    <w:t xml:space="preserve">labels the segment amplified in 3D7. </w:t>
                  </w:r>
                  <w:r w:rsidRPr="00FE299C">
                    <w:rPr>
                      <w:color w:val="auto"/>
                    </w:rPr>
                    <w:t>B</w:t>
                  </w:r>
                  <w:r w:rsidRPr="00FE299C">
                    <w:rPr>
                      <w:b w:val="0"/>
                      <w:color w:val="auto"/>
                    </w:rPr>
                    <w:t xml:space="preserve">, CNV and recombination in clone C06, progeny of 3D7xHB3. </w:t>
                  </w:r>
                  <w:r w:rsidRPr="00FE299C">
                    <w:rPr>
                      <w:color w:val="auto"/>
                    </w:rPr>
                    <w:t>C</w:t>
                  </w:r>
                  <w:r w:rsidRPr="00FE299C">
                    <w:rPr>
                      <w:b w:val="0"/>
                      <w:color w:val="auto"/>
                    </w:rPr>
                    <w:t xml:space="preserve">, CNV and recombination in clone C05, progeny of 3D7xHB3. </w:t>
                  </w:r>
                  <w:r w:rsidRPr="00FE299C">
                    <w:rPr>
                      <w:color w:val="auto"/>
                    </w:rPr>
                    <w:t>D</w:t>
                  </w:r>
                  <w:r w:rsidRPr="00FE299C">
                    <w:rPr>
                      <w:b w:val="0"/>
                      <w:color w:val="auto"/>
                    </w:rPr>
                    <w:t xml:space="preserve">, CNVs in the </w:t>
                  </w:r>
                  <w:proofErr w:type="gramStart"/>
                  <w:r w:rsidRPr="00FE299C">
                    <w:rPr>
                      <w:b w:val="0"/>
                      <w:color w:val="auto"/>
                    </w:rPr>
                    <w:t>HB3(</w:t>
                  </w:r>
                  <w:proofErr w:type="gramEnd"/>
                  <w:r w:rsidRPr="00FE299C">
                    <w:rPr>
                      <w:b w:val="0"/>
                      <w:color w:val="auto"/>
                    </w:rPr>
                    <w:t xml:space="preserve">2) and Dd2 parental clones; </w:t>
                  </w:r>
                  <w:r w:rsidRPr="00FE299C">
                    <w:rPr>
                      <w:rFonts w:ascii="Times New Roman" w:hAnsi="Times New Roman" w:cs="Times New Roman"/>
                      <w:b w:val="0"/>
                      <w:i/>
                      <w:color w:val="auto"/>
                    </w:rPr>
                    <w:t>γ</w:t>
                  </w:r>
                  <w:r w:rsidRPr="00FE299C">
                    <w:rPr>
                      <w:b w:val="0"/>
                      <w:color w:val="auto"/>
                    </w:rPr>
                    <w:t xml:space="preserve"> labels the segment amplified in Dd2. Note that the HB3(2) clone sequenced here appears to be a mixture, with a minor proportion of parasites carrying the amplification visible in HB3(1). </w:t>
                  </w:r>
                  <w:r w:rsidRPr="00FE299C">
                    <w:rPr>
                      <w:color w:val="auto"/>
                    </w:rPr>
                    <w:t>E</w:t>
                  </w:r>
                  <w:r w:rsidRPr="00FE299C">
                    <w:rPr>
                      <w:b w:val="0"/>
                      <w:color w:val="auto"/>
                    </w:rPr>
                    <w:t xml:space="preserve">, CNV and recombination in clone CH3_61, progeny of HB3xDd2. </w:t>
                  </w:r>
                  <w:r w:rsidRPr="00FE299C">
                    <w:rPr>
                      <w:color w:val="auto"/>
                    </w:rPr>
                    <w:t>F</w:t>
                  </w:r>
                  <w:r w:rsidRPr="00FE299C">
                    <w:rPr>
                      <w:b w:val="0"/>
                      <w:color w:val="auto"/>
                    </w:rPr>
                    <w:t>, CNVs in the 7G8 and GB4 parental clones. CN = copy number, markers show normalised read counts within 300bp non-overlapping windows, excluding windows where GC content was below 20%; solid black line is the copy number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AB = fraction of aligned reads containing the first parent’s allele.</w:t>
                  </w:r>
                </w:p>
              </w:txbxContent>
            </v:textbox>
            <w10:wrap type="topAndBottom"/>
          </v:shape>
        </w:pict>
      </w:r>
      <w:r w:rsidR="008A0546" w:rsidRPr="005F76A4">
        <w:rPr>
          <w:noProof/>
          <w:lang w:eastAsia="en-GB"/>
        </w:rPr>
        <w:drawing>
          <wp:anchor distT="0" distB="0" distL="114300" distR="114300" simplePos="0" relativeHeight="251658240" behindDoc="0" locked="0" layoutInCell="1" allowOverlap="1" wp14:anchorId="7C6CFB24" wp14:editId="7BEBA12A">
            <wp:simplePos x="0" y="0"/>
            <wp:positionH relativeFrom="column">
              <wp:posOffset>0</wp:posOffset>
            </wp:positionH>
            <wp:positionV relativeFrom="paragraph">
              <wp:posOffset>-609600</wp:posOffset>
            </wp:positionV>
            <wp:extent cx="5731510" cy="8107045"/>
            <wp:effectExtent l="0" t="0" r="0" b="0"/>
            <wp:wrapTopAndBottom/>
            <wp:docPr id="10"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14:sizeRelH relativeFrom="page">
              <wp14:pctWidth>0</wp14:pctWidth>
            </wp14:sizeRelH>
            <wp14:sizeRelV relativeFrom="page">
              <wp14:pctHeight>0</wp14:pctHeight>
            </wp14:sizeRelV>
          </wp:anchor>
        </w:drawing>
      </w:r>
    </w:p>
    <w:p w:rsidR="004925F5" w:rsidRDefault="00DC4403" w:rsidP="00D92607">
      <w:pPr>
        <w:spacing w:line="480" w:lineRule="auto"/>
      </w:pPr>
      <w:proofErr w:type="gramStart"/>
      <w:r>
        <w:lastRenderedPageBreak/>
        <w:t>inversion</w:t>
      </w:r>
      <w:proofErr w:type="gramEnd"/>
      <w:r w:rsidR="00D24847">
        <w:t xml:space="preserve"> (Figure 4D)</w:t>
      </w:r>
      <w:r>
        <w:t xml:space="preserve"> whereas 3D7, HB3 and 7G8 carried tandem </w:t>
      </w:r>
      <w:r w:rsidR="0083016F">
        <w:t>arrays</w:t>
      </w:r>
      <w:r w:rsidR="00D24847">
        <w:t xml:space="preserve"> (Figures 4A and 4E)</w:t>
      </w:r>
      <w:r>
        <w:t xml:space="preserve"> adding further evid</w:t>
      </w:r>
      <w:r w:rsidR="00EC5F6F">
        <w:t>ence for the independent origin</w:t>
      </w:r>
      <w:r w:rsidR="00E048FA">
        <w:t xml:space="preserve"> of these CNV alleles</w:t>
      </w:r>
      <w:r>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B25677">
        <w:t xml:space="preserve">leading to a mixed colony of parasites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92607">
      <w:pPr>
        <w:pStyle w:val="Heading4"/>
        <w:spacing w:line="480" w:lineRule="auto"/>
      </w:pPr>
      <w:r>
        <w:t xml:space="preserve">Recombination within amplified regions leads to pseudo-heterozygosity </w:t>
      </w:r>
    </w:p>
    <w:p w:rsidR="00685935" w:rsidRDefault="00581853" w:rsidP="00D92607">
      <w:pPr>
        <w:spacing w:line="480" w:lineRule="auto"/>
      </w:pPr>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D92607">
      <w:pPr>
        <w:spacing w:line="480" w:lineRule="auto"/>
      </w:pPr>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w:t>
      </w:r>
      <w:r>
        <w:lastRenderedPageBreak/>
        <w:t>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w:t>
      </w:r>
      <w:r w:rsidR="00B25677">
        <w:t xml:space="preserve">at least </w:t>
      </w:r>
      <w:r>
        <w:t xml:space="preserve">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07615B">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et al. 2011a)", "plainTextFormattedCitation" : "(Samarakoon et al. 2011a)", "previouslyFormattedCitation" : "(Samarakoon, Gonzales, et al. 2011)" }, "properties" : { "noteIndex" : 0 }, "schema" : "https://github.com/citation-style-language/schema/raw/master/csl-citation.json" }</w:instrText>
      </w:r>
      <w:r w:rsidR="005C3FF3">
        <w:fldChar w:fldCharType="separate"/>
      </w:r>
      <w:r w:rsidR="0007615B" w:rsidRPr="0007615B">
        <w:rPr>
          <w:noProof/>
        </w:rPr>
        <w:t>(Samarakoon et al. 2011a)</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D92607">
      <w:pPr>
        <w:pStyle w:val="Heading2"/>
        <w:spacing w:line="480" w:lineRule="auto"/>
      </w:pPr>
      <w:r>
        <w:t>A web application to facilitate data exploration and re-use</w:t>
      </w:r>
    </w:p>
    <w:p w:rsidR="00C5471C" w:rsidRDefault="00DC6B87" w:rsidP="00D92607">
      <w:pPr>
        <w:spacing w:line="480" w:lineRule="auto"/>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5" w:history="1">
        <w:r w:rsidR="00F428AA" w:rsidRPr="006F0B99">
          <w:rPr>
            <w:rStyle w:val="Hyperlink"/>
          </w:rPr>
          <w:t>http://www.malariagen.net/apps/pf-crosses</w:t>
        </w:r>
      </w:hyperlink>
      <w:r w:rsidR="00D24847">
        <w:t>.</w:t>
      </w:r>
      <w:r w:rsidR="00F428AA">
        <w:t xml:space="preserve"> </w:t>
      </w:r>
      <w:r w:rsidR="00D24847">
        <w:t>The introduction page (Figure 5A) provides navig</w:t>
      </w:r>
      <w:r w:rsidR="00B25677">
        <w:t>ation to a set of tools, including</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w:t>
      </w:r>
    </w:p>
    <w:p w:rsidR="00C5471C" w:rsidRDefault="00C5471C" w:rsidP="00C5471C">
      <w:pPr>
        <w:keepNext/>
        <w:spacing w:line="480" w:lineRule="auto"/>
      </w:pPr>
      <w:r w:rsidRPr="005F76A4">
        <w:rPr>
          <w:noProof/>
          <w:lang w:eastAsia="en-GB"/>
        </w:rPr>
        <w:lastRenderedPageBreak/>
        <w:drawing>
          <wp:inline distT="0" distB="0" distL="0" distR="0" wp14:anchorId="02373C88" wp14:editId="1C19EE12">
            <wp:extent cx="5731510" cy="6003925"/>
            <wp:effectExtent l="0" t="0" r="0" b="0"/>
            <wp:docPr id="6"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p>
    <w:p w:rsidR="00C5471C" w:rsidRPr="00C5471C" w:rsidRDefault="00C5471C" w:rsidP="00C5471C">
      <w:pPr>
        <w:pStyle w:val="Caption"/>
        <w:spacing w:line="360" w:lineRule="auto"/>
        <w:rPr>
          <w:color w:val="auto"/>
        </w:rPr>
      </w:pPr>
      <w:proofErr w:type="gramStart"/>
      <w:r w:rsidRPr="00C5471C">
        <w:rPr>
          <w:color w:val="auto"/>
        </w:rPr>
        <w:t xml:space="preserve">Figure </w:t>
      </w:r>
      <w:proofErr w:type="gramEnd"/>
      <w:r w:rsidRPr="00C5471C">
        <w:rPr>
          <w:color w:val="auto"/>
        </w:rPr>
        <w:fldChar w:fldCharType="begin"/>
      </w:r>
      <w:r w:rsidRPr="00C5471C">
        <w:rPr>
          <w:color w:val="auto"/>
        </w:rPr>
        <w:instrText xml:space="preserve"> SEQ Figure \* ARABIC </w:instrText>
      </w:r>
      <w:r w:rsidRPr="00C5471C">
        <w:rPr>
          <w:color w:val="auto"/>
        </w:rPr>
        <w:fldChar w:fldCharType="separate"/>
      </w:r>
      <w:r w:rsidR="00B13D00">
        <w:rPr>
          <w:noProof/>
          <w:color w:val="auto"/>
        </w:rPr>
        <w:t>5</w:t>
      </w:r>
      <w:r w:rsidRPr="00C5471C">
        <w:rPr>
          <w:color w:val="auto"/>
        </w:rPr>
        <w:fldChar w:fldCharType="end"/>
      </w:r>
      <w:proofErr w:type="gramStart"/>
      <w:r w:rsidRPr="00C5471C">
        <w:rPr>
          <w:color w:val="auto"/>
        </w:rPr>
        <w:t>.</w:t>
      </w:r>
      <w:proofErr w:type="gramEnd"/>
      <w:r w:rsidRPr="00C5471C">
        <w:rPr>
          <w:color w:val="auto"/>
        </w:rPr>
        <w:t xml:space="preserve"> </w:t>
      </w:r>
      <w:r w:rsidRPr="00C5471C">
        <w:rPr>
          <w:b w:val="0"/>
          <w:color w:val="auto"/>
        </w:rPr>
        <w:t xml:space="preserve">Screenshots from the web application at </w:t>
      </w:r>
      <w:hyperlink r:id="rId17" w:history="1">
        <w:r w:rsidRPr="00C5471C">
          <w:rPr>
            <w:rStyle w:val="Hyperlink"/>
            <w:b w:val="0"/>
            <w:color w:val="auto"/>
          </w:rPr>
          <w:t>www.malariagen.net/apps/pf-crosses/</w:t>
        </w:r>
      </w:hyperlink>
      <w:r w:rsidRPr="00C5471C">
        <w:rPr>
          <w:b w:val="0"/>
          <w:color w:val="auto"/>
        </w:rPr>
        <w:t xml:space="preserve"> providing access to sequence and variation data on the three crosses. </w:t>
      </w:r>
      <w:proofErr w:type="gramStart"/>
      <w:r w:rsidRPr="00C5471C">
        <w:rPr>
          <w:color w:val="auto"/>
        </w:rPr>
        <w:t>A</w:t>
      </w:r>
      <w:r w:rsidRPr="00C5471C">
        <w:rPr>
          <w:b w:val="0"/>
          <w:color w:val="auto"/>
        </w:rPr>
        <w:t>, Introduction page, providing navigation to different tools for data exploration.</w:t>
      </w:r>
      <w:proofErr w:type="gramEnd"/>
      <w:r w:rsidRPr="00C5471C">
        <w:rPr>
          <w:b w:val="0"/>
          <w:color w:val="auto"/>
        </w:rPr>
        <w:t xml:space="preserve"> </w:t>
      </w:r>
      <w:r w:rsidRPr="00C5471C">
        <w:rPr>
          <w:color w:val="auto"/>
        </w:rPr>
        <w:t>B</w:t>
      </w:r>
      <w:r w:rsidRPr="00C5471C">
        <w:rPr>
          <w:b w:val="0"/>
          <w:color w:val="auto"/>
        </w:rPr>
        <w:t xml:space="preserve">, Browse and query data on variants (SNPs and INDELs) discovered in the crosses by different calling methods. </w:t>
      </w:r>
      <w:r w:rsidRPr="00C5471C">
        <w:rPr>
          <w:color w:val="auto"/>
        </w:rPr>
        <w:t>C</w:t>
      </w:r>
      <w:r w:rsidRPr="00C5471C">
        <w:rPr>
          <w:b w:val="0"/>
          <w:color w:val="auto"/>
        </w:rPr>
        <w:t xml:space="preserve">, Browse genotype calls in parents and progeny and visualise patterns of allelic inheritance and recombination. </w:t>
      </w:r>
      <w:proofErr w:type="gramStart"/>
      <w:r w:rsidRPr="00C5471C">
        <w:rPr>
          <w:color w:val="auto"/>
        </w:rPr>
        <w:t>D</w:t>
      </w:r>
      <w:r w:rsidRPr="00C5471C">
        <w:rPr>
          <w:b w:val="0"/>
          <w:color w:val="auto"/>
        </w:rPr>
        <w:t>, Genome browser, providing multi-resolution views of various data tracks including coverage and mapping quality.</w:t>
      </w:r>
      <w:proofErr w:type="gramEnd"/>
      <w:r w:rsidRPr="00C5471C">
        <w:rPr>
          <w:b w:val="0"/>
          <w:color w:val="auto"/>
        </w:rPr>
        <w:t xml:space="preserve"> </w:t>
      </w:r>
      <w:proofErr w:type="gramStart"/>
      <w:r w:rsidRPr="00C5471C">
        <w:rPr>
          <w:color w:val="auto"/>
        </w:rPr>
        <w:t>E</w:t>
      </w:r>
      <w:r w:rsidRPr="00C5471C">
        <w:rPr>
          <w:b w:val="0"/>
          <w:color w:val="auto"/>
        </w:rPr>
        <w:t>, Sequence alignment browser (</w:t>
      </w:r>
      <w:proofErr w:type="spellStart"/>
      <w:r w:rsidRPr="00C5471C">
        <w:rPr>
          <w:b w:val="0"/>
          <w:color w:val="auto"/>
        </w:rPr>
        <w:t>LookSeq</w:t>
      </w:r>
      <w:proofErr w:type="spellEnd"/>
      <w:r w:rsidRPr="00C5471C">
        <w:rPr>
          <w:b w:val="0"/>
          <w:color w:val="auto"/>
        </w:rPr>
        <w:t>).</w:t>
      </w:r>
      <w:proofErr w:type="gramEnd"/>
      <w:r w:rsidRPr="00C5471C">
        <w:rPr>
          <w:color w:val="auto"/>
        </w:rPr>
        <w:br/>
      </w:r>
    </w:p>
    <w:p w:rsidR="00F428AA" w:rsidRPr="00D24847" w:rsidRDefault="0043059A" w:rsidP="00D92607">
      <w:pPr>
        <w:spacing w:line="480" w:lineRule="auto"/>
        <w:rPr>
          <w:color w:val="0000FF" w:themeColor="hyperlink"/>
          <w:u w:val="single"/>
        </w:rPr>
      </w:pPr>
      <w:r>
        <w:t xml:space="preserve">individual samples and </w:t>
      </w:r>
      <w:r w:rsidR="00F428AA">
        <w:t xml:space="preserve">patterns of </w:t>
      </w:r>
      <w:r>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w:t>
      </w:r>
      <w:r w:rsidR="00F428AA">
        <w:lastRenderedPageBreak/>
        <w:t xml:space="preserve">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07615B">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nd Kwiatkowski 2009)", "plainTextFormattedCitation" : "(Manske and Kwiatkowski 2009)", "previouslyFormattedCitation" : "(Manske &amp; Kwiatkowski 2009)" }, "properties" : { "noteIndex" : 0 }, "schema" : "https://github.com/citation-style-language/schema/raw/master/csl-citation.json" }</w:instrText>
      </w:r>
      <w:r w:rsidR="005C3FF3">
        <w:fldChar w:fldCharType="separate"/>
      </w:r>
      <w:r w:rsidR="0007615B" w:rsidRPr="0007615B">
        <w:rPr>
          <w:noProof/>
        </w:rPr>
        <w:t>(Manske and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D92607">
      <w:pPr>
        <w:pStyle w:val="Heading1"/>
        <w:spacing w:line="480" w:lineRule="auto"/>
      </w:pPr>
      <w:r>
        <w:t>Discussion</w:t>
      </w:r>
    </w:p>
    <w:p w:rsidR="00FD7AB6" w:rsidRDefault="00295C75" w:rsidP="00D92607">
      <w:pPr>
        <w:spacing w:line="480" w:lineRule="auto"/>
      </w:pPr>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716BD6">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previously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w:t>
      </w:r>
      <w:r w:rsidR="00EC7A42">
        <w:t xml:space="preserve">significantly </w:t>
      </w:r>
      <w:r w:rsidR="00BD2070">
        <w:t xml:space="preserve">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D92607">
      <w:pPr>
        <w:spacing w:line="480" w:lineRule="auto"/>
      </w:pPr>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lastRenderedPageBreak/>
        <w:t>using</w:t>
      </w:r>
      <w:r w:rsidR="00CF7888">
        <w:t xml:space="preserve"> short sequence reads. </w:t>
      </w:r>
      <w:r w:rsidR="00EC7A42">
        <w:t>However, 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w:t>
      </w:r>
      <w:r w:rsidR="00EC7A42">
        <w:t xml:space="preserve">are clearly capable of dealing with highly divergent sequences and </w:t>
      </w:r>
      <w:r w:rsidR="00CF7888">
        <w:t xml:space="preserve">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D92607">
      <w:pPr>
        <w:spacing w:line="480" w:lineRule="auto"/>
      </w:pPr>
      <w:r>
        <w:t xml:space="preserve">The </w:t>
      </w:r>
      <w:r w:rsidR="0042585D">
        <w:t xml:space="preserve">SNP and INDEL variants </w:t>
      </w:r>
      <w:r w:rsidR="00A42392">
        <w:t>presented here could be used as a truth set to calibrate variant calling and filtering methods</w:t>
      </w:r>
      <w:r w:rsidR="00EC7A42">
        <w:t xml:space="preserve"> in other studies</w:t>
      </w:r>
      <w:r w:rsidR="00295C75">
        <w:t xml:space="preserve">,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w:t>
      </w:r>
      <w:r w:rsidR="00AF1774">
        <w:t xml:space="preserve"> </w:t>
      </w:r>
      <w:r w:rsidR="00BF5E41">
        <w:t xml:space="preserve">HB3 draft assembly and published </w:t>
      </w:r>
      <w:r w:rsidR="00AF1774">
        <w:t>gene</w:t>
      </w:r>
      <w:r w:rsidR="00BF5E41">
        <w:t xml:space="preserv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 xml:space="preserve">assembled to the same quality as the </w:t>
      </w:r>
      <w:r w:rsidR="00DA6F10">
        <w:lastRenderedPageBreak/>
        <w:t>current 3D7 reference, so that methods for calling all</w:t>
      </w:r>
      <w:r w:rsidR="00A80866">
        <w:t xml:space="preserve"> types</w:t>
      </w:r>
      <w:r w:rsidR="00DA6F10">
        <w:t xml:space="preserve"> of polymorphism </w:t>
      </w:r>
      <w:r w:rsidR="00AF1774">
        <w:t>and can be accurately evaluated.</w:t>
      </w:r>
    </w:p>
    <w:p w:rsidR="00FA1985" w:rsidRPr="00757C5C" w:rsidRDefault="00FA1985" w:rsidP="00D92607">
      <w:pPr>
        <w:spacing w:line="480" w:lineRule="auto"/>
      </w:pPr>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w:t>
      </w:r>
      <w:r w:rsidR="00AF1774">
        <w:t>The data on non-coding variation presented here could provide a starting point for f</w:t>
      </w:r>
      <w:r w:rsidR="00E551B5">
        <w:t xml:space="preserve">urther experimental work to explore the impact of non-coding variation in </w:t>
      </w:r>
      <w:r w:rsidR="00E551B5" w:rsidRPr="00E551B5">
        <w:rPr>
          <w:i/>
        </w:rPr>
        <w:t>P. falciparum</w:t>
      </w:r>
      <w:r w:rsidR="00E551B5">
        <w:t>.</w:t>
      </w:r>
    </w:p>
    <w:p w:rsidR="00DE2B43" w:rsidRDefault="00E551B5" w:rsidP="00D92607">
      <w:pPr>
        <w:spacing w:line="480" w:lineRule="auto"/>
      </w:pPr>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07615B">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nd Mwangi 2012)", "plainTextFormattedCitation" : "(Jiang et al. 2011; Ranford-Cartwright and Mwangi 2012)", "previouslyFormattedCitation" : "(Jiang et al. 2011; Ranford-Cartwright &amp; Mwangi 2012)" }, "properties" : { "noteIndex" : 0 }, "schema" : "https://github.com/citation-style-language/schema/raw/master/csl-citation.json" }</w:instrText>
      </w:r>
      <w:r w:rsidR="005C3FF3">
        <w:fldChar w:fldCharType="separate"/>
      </w:r>
      <w:r w:rsidR="0007615B" w:rsidRPr="0007615B">
        <w:rPr>
          <w:noProof/>
        </w:rPr>
        <w:t>(Jiang et al. 2011; Ranford-Cartwright and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07615B">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et al. 2011b)", "manualFormatting" : "Samarakoon, Regier, et al. (2011)", "plainTextFormattedCitation" : "(Samarakoon et al. 2011b)",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07615B">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nd May 2004)", "plainTextFormattedCitation" : "(Jeffreys and May 2004)", "previouslyFormattedCitation" : "(Jeffreys &amp; May 2004)" }, "properties" : { "noteIndex" : 0 }, "schema" : "https://github.com/citation-style-language/schema/raw/master/csl-citation.json" }</w:instrText>
      </w:r>
      <w:r w:rsidR="005C3FF3">
        <w:fldChar w:fldCharType="separate"/>
      </w:r>
      <w:r w:rsidR="0007615B" w:rsidRPr="0007615B">
        <w:rPr>
          <w:noProof/>
        </w:rPr>
        <w:t>(Jeffreys and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w:t>
      </w:r>
      <w:r w:rsidR="00AA140E">
        <w:lastRenderedPageBreak/>
        <w:t xml:space="preserve">recombination events spanning &gt;60kb in some progeny do not fit well with current models </w:t>
      </w:r>
      <w:r w:rsidR="008337E7">
        <w:t xml:space="preserve">for eukaryotic recombination pathways </w:t>
      </w:r>
      <w:r w:rsidR="00AA140E">
        <w:t>and remain to be explained.</w:t>
      </w:r>
    </w:p>
    <w:p w:rsidR="000C7B24" w:rsidRDefault="00A42F7A" w:rsidP="00D92607">
      <w:pPr>
        <w:spacing w:line="480" w:lineRule="auto"/>
      </w:pPr>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will be required to robustly evaluate the support for different hotspot mode</w:t>
      </w:r>
      <w:r w:rsidR="00414247">
        <w:t>ls</w:t>
      </w:r>
      <w:r w:rsidR="00AF1774">
        <w:t xml:space="preserve"> in P. falciparum. We observed a small but significant bias towards recombination within coding </w:t>
      </w:r>
      <w:proofErr w:type="gramStart"/>
      <w:r w:rsidR="00AF1774">
        <w:t>regions,</w:t>
      </w:r>
      <w:proofErr w:type="gramEnd"/>
      <w:r w:rsidR="00AF1774">
        <w:t xml:space="preserve"> however</w:t>
      </w:r>
      <w:r w:rsidR="00ED4067">
        <w:t xml:space="preserve"> </w:t>
      </w:r>
      <w:r w:rsidR="00414247">
        <w:t>recombination events</w:t>
      </w:r>
      <w:r w:rsidR="0084749C">
        <w:t xml:space="preserve"> </w:t>
      </w:r>
      <w:r w:rsidR="00AF1774">
        <w:t>were frequent</w:t>
      </w:r>
      <w:r w:rsidR="0084749C">
        <w:t xml:space="preserve">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92607">
      <w:pPr>
        <w:spacing w:line="480" w:lineRule="auto"/>
      </w:pPr>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07615B">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et al. 2011a)", "plainTextFormattedCitation" : "(Samarakoon et al. 2011a)", "previouslyFormattedCitation" : "(Samarakoon, Gonzales, et al. 2011)" }, "properties" : { "noteIndex" : 0 }, "schema" : "https://github.com/citation-style-language/schema/raw/master/csl-citation.json" }</w:instrText>
      </w:r>
      <w:r w:rsidR="005C3FF3">
        <w:fldChar w:fldCharType="separate"/>
      </w:r>
      <w:r w:rsidR="0007615B" w:rsidRPr="0007615B">
        <w:rPr>
          <w:noProof/>
        </w:rPr>
        <w:t>(Samarakoon et al. 2011a)</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w:t>
      </w:r>
      <w:r w:rsidR="00AF1774">
        <w:t>pseudo-</w:t>
      </w:r>
      <w:r>
        <w:t xml:space="preserve">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The process of amplification followed by homologous recombination could provide a mechanism by which both mutant and wild type alleles are acquired</w:t>
      </w:r>
      <w:r w:rsidR="00AF1774">
        <w:t xml:space="preserve"> and could both be expressed simultaneously</w:t>
      </w:r>
      <w:r w:rsidR="00DF4B94">
        <w:t xml:space="preserve">, compensating for fitness costs associated with </w:t>
      </w:r>
      <w:r w:rsidR="00D329C7">
        <w:t xml:space="preserve">either </w:t>
      </w:r>
      <w:r w:rsidR="00DF4B94">
        <w:t xml:space="preserve">allele alone. </w:t>
      </w:r>
      <w:r w:rsidR="005B6E1D">
        <w:t xml:space="preserve">The acquisition of both alleles </w:t>
      </w:r>
      <w:r w:rsidR="00AF1774">
        <w:t xml:space="preserve">also </w:t>
      </w:r>
      <w:r w:rsidR="004C0B1A">
        <w:t xml:space="preserve">creates an </w:t>
      </w:r>
      <w:r w:rsidR="005B6E1D">
        <w:t xml:space="preserve">opportunity to silence one allele and switch expression between alleles if </w:t>
      </w:r>
      <w:r w:rsidR="005B6E1D">
        <w:lastRenderedPageBreak/>
        <w:t xml:space="preserve">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AF1774">
        <w:t>Over a longer timescale, g</w:t>
      </w:r>
      <w:r w:rsidR="00090410">
        <w:t>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D92607">
      <w:pPr>
        <w:spacing w:line="480" w:lineRule="auto"/>
      </w:pPr>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AF1774">
        <w:t>populations.</w:t>
      </w:r>
    </w:p>
    <w:p w:rsidR="00D51DCC" w:rsidRDefault="003C72B7" w:rsidP="00D92607">
      <w:pPr>
        <w:spacing w:line="480" w:lineRule="auto"/>
      </w:pPr>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D92607">
      <w:pPr>
        <w:pStyle w:val="Heading1"/>
        <w:spacing w:line="480" w:lineRule="auto"/>
      </w:pPr>
      <w:r>
        <w:t>Methods</w:t>
      </w:r>
    </w:p>
    <w:p w:rsidR="00AC67A5" w:rsidRDefault="00AC67A5" w:rsidP="00D92607">
      <w:pPr>
        <w:pStyle w:val="Heading2"/>
        <w:spacing w:line="480" w:lineRule="auto"/>
      </w:pPr>
      <w:r>
        <w:t>Whole genome sequencing</w:t>
      </w:r>
    </w:p>
    <w:p w:rsidR="00AC67A5" w:rsidRDefault="00AC67A5" w:rsidP="00D92607">
      <w:pPr>
        <w:spacing w:line="480" w:lineRule="auto"/>
      </w:pPr>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D92607">
      <w:pPr>
        <w:pStyle w:val="Heading2"/>
        <w:spacing w:line="480" w:lineRule="auto"/>
      </w:pPr>
      <w:r>
        <w:lastRenderedPageBreak/>
        <w:t>Variant calling</w:t>
      </w:r>
    </w:p>
    <w:p w:rsidR="00536C74" w:rsidRDefault="000E06C9" w:rsidP="00D92607">
      <w:pPr>
        <w:spacing w:line="480" w:lineRule="auto"/>
      </w:pPr>
      <w:r>
        <w:t>Variants were called by two independent methods.</w:t>
      </w:r>
      <w:r w:rsidR="00BB10EC">
        <w:t xml:space="preserve"> </w:t>
      </w:r>
      <w:r>
        <w:t xml:space="preserve">The alignment method used </w:t>
      </w:r>
      <w:r w:rsidR="00CD5EC1">
        <w:t xml:space="preserve">BWA </w:t>
      </w:r>
      <w:r w:rsidR="005C3FF3">
        <w:fldChar w:fldCharType="begin" w:fldLock="1"/>
      </w:r>
      <w:r w:rsidR="0007615B">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nd Durbin 2009)", "plainTextFormattedCitation" : "(Li and Durbin 2009)", "previouslyFormattedCitation" : "(Li &amp; Durbin 2009)" }, "properties" : { "noteIndex" : 0 }, "schema" : "https://github.com/citation-style-language/schema/raw/master/csl-citation.json" }</w:instrText>
      </w:r>
      <w:r w:rsidR="005C3FF3">
        <w:fldChar w:fldCharType="separate"/>
      </w:r>
      <w:r w:rsidR="0007615B" w:rsidRPr="0007615B">
        <w:rPr>
          <w:noProof/>
        </w:rPr>
        <w:t>(Li and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w:t>
      </w:r>
      <w:r w:rsidR="00B34836">
        <w:t xml:space="preserve"> using the Unified </w:t>
      </w:r>
      <w:proofErr w:type="spellStart"/>
      <w:r w:rsidR="00B34836">
        <w:t>Genotyper</w:t>
      </w:r>
      <w:proofErr w:type="spellEnd"/>
      <w:r w:rsidR="00077681">
        <w:t>,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w:t>
      </w:r>
      <w:r w:rsidR="00B34836">
        <w:t xml:space="preserve">Mendelian errors were used to calibrate variant filtering methods. </w:t>
      </w:r>
      <w:r w:rsidR="00536C74">
        <w:t>Filtered variants from both calling methods were t</w:t>
      </w:r>
      <w:r w:rsidR="00CD5EC1">
        <w:t xml:space="preserve">hen combined into a single </w:t>
      </w:r>
      <w:r w:rsidR="00536C74">
        <w:t>set of segregating variation for each cross.</w:t>
      </w:r>
      <w:r w:rsidR="00B34836">
        <w:t xml:space="preserve"> Further details are provided in the Supplementary Information.</w:t>
      </w:r>
      <w:r w:rsidR="00EE5A51">
        <w:t xml:space="preserve"> </w:t>
      </w:r>
    </w:p>
    <w:p w:rsidR="0077582B" w:rsidRDefault="0077582B" w:rsidP="00D92607">
      <w:pPr>
        <w:pStyle w:val="Heading2"/>
        <w:spacing w:line="480" w:lineRule="auto"/>
      </w:pPr>
      <w:r>
        <w:t>Inference of CO and NCO recombination events and conversion tracts</w:t>
      </w:r>
    </w:p>
    <w:p w:rsidR="0077582B" w:rsidRPr="0077582B" w:rsidRDefault="0077582B" w:rsidP="00D92607">
      <w:pPr>
        <w:spacing w:line="480" w:lineRule="auto"/>
      </w:pPr>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D92607">
      <w:pPr>
        <w:pStyle w:val="Heading2"/>
        <w:spacing w:line="480" w:lineRule="auto"/>
      </w:pPr>
      <w:r>
        <w:lastRenderedPageBreak/>
        <w:t>Recombination analyses</w:t>
      </w:r>
    </w:p>
    <w:p w:rsidR="005E5FE9" w:rsidRDefault="005E5FE9" w:rsidP="00D92607">
      <w:pPr>
        <w:spacing w:line="480" w:lineRule="auto"/>
      </w:pPr>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w:t>
      </w:r>
      <w:r w:rsidR="00C333D0">
        <w:t>all crossovers were observed</w:t>
      </w:r>
      <w:r>
        <w:t xml:space="preserve">.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D92607">
      <w:pPr>
        <w:pStyle w:val="Heading2"/>
        <w:spacing w:line="480" w:lineRule="auto"/>
      </w:pPr>
      <w:r>
        <w:t>C</w:t>
      </w:r>
      <w:r w:rsidR="00F7616C">
        <w:t>opy number variation</w:t>
      </w:r>
    </w:p>
    <w:p w:rsidR="00F7616C" w:rsidRDefault="00F7616C" w:rsidP="00D270DA">
      <w:pPr>
        <w:spacing w:line="480" w:lineRule="auto"/>
      </w:pPr>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325FF3" w:rsidRDefault="00325FF3" w:rsidP="00D270DA">
      <w:pPr>
        <w:pStyle w:val="Heading1"/>
        <w:spacing w:line="480" w:lineRule="auto"/>
      </w:pPr>
      <w:r>
        <w:lastRenderedPageBreak/>
        <w:t>Data access</w:t>
      </w:r>
    </w:p>
    <w:p w:rsidR="00325FF3" w:rsidRPr="00325FF3" w:rsidRDefault="00325FF3" w:rsidP="00D270DA">
      <w:pPr>
        <w:spacing w:line="480" w:lineRule="auto"/>
      </w:pPr>
      <w:r>
        <w:t xml:space="preserve">All sequence data generated in this study are available from the European Nucleotide Archive (ENA). A mapping from clone identifiers to ENA run accessions is given in Table S1. BAM files containing alignments of sequence reads to the 3D7 version </w:t>
      </w:r>
      <w:proofErr w:type="gramStart"/>
      <w:r>
        <w:t>3 reference genome</w:t>
      </w:r>
      <w:proofErr w:type="gramEnd"/>
      <w:r>
        <w:t xml:space="preserve"> can be downloaded from a public FTP site hosted by the Wellcome Trust Sanger Institute at </w:t>
      </w:r>
      <w:hyperlink r:id="rId18" w:history="1">
        <w:r w:rsidRPr="009A7AFD">
          <w:rPr>
            <w:rStyle w:val="Hyperlink"/>
          </w:rPr>
          <w:t>ftp://ngs.sanger.ac.uk/production/malaria/pf-crosses/1.0/</w:t>
        </w:r>
      </w:hyperlink>
      <w:r>
        <w:t xml:space="preserve">. VCF files containing variant calls for each of the three crosses, from both calling methods as well as the combined call sets, can be downloaded from the same FTP site. All these data can also be explored interactively via the web application at </w:t>
      </w:r>
      <w:hyperlink r:id="rId19" w:history="1">
        <w:r w:rsidRPr="009A7AFD">
          <w:rPr>
            <w:rStyle w:val="Hyperlink"/>
          </w:rPr>
          <w:t>http://www.malariagen.net/apps/pf-crosses/1.0/</w:t>
        </w:r>
      </w:hyperlink>
      <w:r>
        <w:t xml:space="preserve">. </w:t>
      </w:r>
    </w:p>
    <w:p w:rsidR="001F6267" w:rsidRDefault="001F6267" w:rsidP="00D270DA">
      <w:pPr>
        <w:pStyle w:val="Heading1"/>
        <w:spacing w:line="480" w:lineRule="auto"/>
      </w:pPr>
      <w:r>
        <w:t>Acknowledgments</w:t>
      </w:r>
    </w:p>
    <w:p w:rsidR="001F6267" w:rsidRDefault="0042544D" w:rsidP="00D270DA">
      <w:pPr>
        <w:spacing w:line="480" w:lineRule="auto"/>
      </w:pPr>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339B7" w:rsidRDefault="00B339B7" w:rsidP="00D270DA">
      <w:pPr>
        <w:pStyle w:val="Heading1"/>
        <w:spacing w:line="480" w:lineRule="auto"/>
      </w:pPr>
      <w:r>
        <w:t>Disclosure declaration</w:t>
      </w:r>
    </w:p>
    <w:p w:rsidR="00C5471C" w:rsidRDefault="00B339B7" w:rsidP="00D270DA">
      <w:pPr>
        <w:spacing w:line="480" w:lineRule="auto"/>
      </w:pPr>
      <w:r>
        <w:t xml:space="preserve">We </w:t>
      </w:r>
      <w:r w:rsidR="00431284">
        <w:t>declare no competing interests.</w:t>
      </w:r>
    </w:p>
    <w:p w:rsidR="009E1600" w:rsidRDefault="009E1600" w:rsidP="000A1F02">
      <w:pPr>
        <w:pStyle w:val="Heading1"/>
      </w:pPr>
      <w:r>
        <w:t>References</w:t>
      </w:r>
    </w:p>
    <w:p w:rsidR="0007615B" w:rsidRPr="0007615B" w:rsidRDefault="005C3FF3">
      <w:pPr>
        <w:pStyle w:val="NormalWeb"/>
        <w:ind w:left="480" w:hanging="480"/>
        <w:divId w:val="651909149"/>
        <w:rPr>
          <w:rFonts w:ascii="Calibri" w:hAnsi="Calibri"/>
          <w:noProof/>
          <w:sz w:val="22"/>
        </w:rPr>
      </w:pPr>
      <w:r>
        <w:fldChar w:fldCharType="begin" w:fldLock="1"/>
      </w:r>
      <w:r w:rsidR="00CB6C32">
        <w:instrText xml:space="preserve">ADDIN Mendeley Bibliography CSL_BIBLIOGRAPHY </w:instrText>
      </w:r>
      <w:r>
        <w:fldChar w:fldCharType="separate"/>
      </w:r>
      <w:r w:rsidR="0007615B" w:rsidRPr="0007615B">
        <w:rPr>
          <w:rFonts w:ascii="Calibri" w:hAnsi="Calibri"/>
          <w:noProof/>
          <w:sz w:val="22"/>
        </w:rPr>
        <w:t xml:space="preserve">Anderson TJC, Patel J, Ferdig MT. 2009. Gene copy number and malaria biology. </w:t>
      </w:r>
      <w:r w:rsidR="0007615B" w:rsidRPr="0007615B">
        <w:rPr>
          <w:rFonts w:ascii="Calibri" w:hAnsi="Calibri"/>
          <w:i/>
          <w:iCs/>
          <w:noProof/>
          <w:sz w:val="22"/>
        </w:rPr>
        <w:t>Trends Parasitol</w:t>
      </w:r>
      <w:r w:rsidR="0007615B" w:rsidRPr="0007615B">
        <w:rPr>
          <w:rFonts w:ascii="Calibri" w:hAnsi="Calibri"/>
          <w:noProof/>
          <w:sz w:val="22"/>
        </w:rPr>
        <w:t xml:space="preserve"> </w:t>
      </w:r>
      <w:r w:rsidR="0007615B" w:rsidRPr="0007615B">
        <w:rPr>
          <w:rFonts w:ascii="Calibri" w:hAnsi="Calibri"/>
          <w:b/>
          <w:bCs/>
          <w:noProof/>
          <w:sz w:val="22"/>
        </w:rPr>
        <w:t>25</w:t>
      </w:r>
      <w:r w:rsidR="0007615B" w:rsidRPr="0007615B">
        <w:rPr>
          <w:rFonts w:ascii="Calibri" w:hAnsi="Calibri"/>
          <w:noProof/>
          <w:sz w:val="22"/>
        </w:rPr>
        <w:t>: 336–4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Ariey F, Witkowski B, Amaratunga C, Beghain J, Langlois A-C, Khim N, Kim S, Duru V, Bouchier C, Ma L, et al. 2014. A molecular marker of artemisinin-resistant Plasmodium falciparum malaria.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505</w:t>
      </w:r>
      <w:r w:rsidRPr="0007615B">
        <w:rPr>
          <w:rFonts w:ascii="Calibri" w:hAnsi="Calibri"/>
          <w:noProof/>
          <w:sz w:val="22"/>
        </w:rPr>
        <w:t>: 50–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Ashley EA, Dhorda M, Fairhurst RM, Amaratunga C, Lim P, Suon S, Sreng S, Anderson JM, Mao S, Sam B, et al. 2014. Spread of Artemisinin Resistance in Plasmodium falciparum Malaria. </w:t>
      </w:r>
      <w:r w:rsidRPr="0007615B">
        <w:rPr>
          <w:rFonts w:ascii="Calibri" w:hAnsi="Calibri"/>
          <w:i/>
          <w:iCs/>
          <w:noProof/>
          <w:sz w:val="22"/>
        </w:rPr>
        <w:t>N Engl J Med</w:t>
      </w:r>
      <w:r w:rsidRPr="0007615B">
        <w:rPr>
          <w:rFonts w:ascii="Calibri" w:hAnsi="Calibri"/>
          <w:noProof/>
          <w:sz w:val="22"/>
        </w:rPr>
        <w:t xml:space="preserve"> </w:t>
      </w:r>
      <w:r w:rsidRPr="0007615B">
        <w:rPr>
          <w:rFonts w:ascii="Calibri" w:hAnsi="Calibri"/>
          <w:b/>
          <w:bCs/>
          <w:noProof/>
          <w:sz w:val="22"/>
        </w:rPr>
        <w:t>371</w:t>
      </w:r>
      <w:r w:rsidRPr="0007615B">
        <w:rPr>
          <w:rFonts w:ascii="Calibri" w:hAnsi="Calibri"/>
          <w:noProof/>
          <w:sz w:val="22"/>
        </w:rPr>
        <w:t>: 411–42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lastRenderedPageBreak/>
        <w:t xml:space="preserve">Baudat F, de Massy B. 2007. Regulating double-stranded DNA break repair towards crossover or non-crossover during mammalian meiosis. </w:t>
      </w:r>
      <w:r w:rsidRPr="0007615B">
        <w:rPr>
          <w:rFonts w:ascii="Calibri" w:hAnsi="Calibri"/>
          <w:i/>
          <w:iCs/>
          <w:noProof/>
          <w:sz w:val="22"/>
        </w:rPr>
        <w:t>Chromosome Res</w:t>
      </w:r>
      <w:r w:rsidRPr="0007615B">
        <w:rPr>
          <w:rFonts w:ascii="Calibri" w:hAnsi="Calibri"/>
          <w:noProof/>
          <w:sz w:val="22"/>
        </w:rPr>
        <w:t xml:space="preserve"> </w:t>
      </w:r>
      <w:r w:rsidRPr="0007615B">
        <w:rPr>
          <w:rFonts w:ascii="Calibri" w:hAnsi="Calibri"/>
          <w:b/>
          <w:bCs/>
          <w:noProof/>
          <w:sz w:val="22"/>
        </w:rPr>
        <w:t>15</w:t>
      </w:r>
      <w:r w:rsidRPr="0007615B">
        <w:rPr>
          <w:rFonts w:ascii="Calibri" w:hAnsi="Calibri"/>
          <w:noProof/>
          <w:sz w:val="22"/>
        </w:rPr>
        <w:t>: 565–7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Birren B, Lander E, Galagan J, Nusbaum C, Devon K, Henn M, Jaffe D, Butler J, Alvarez P, Gnerre S, et al. 2006. Plasmodium falciparum HB3, whole genome shotgun sequencing project.</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Bopp SER, Manary MJ, Bright AT, Johnston GL, Dharia N V, Luna FL, McCormack S, Plouffe D, McNamara CW, Walker JR, et al. 2013. Mitotic evolution of Plasmodium falciparum shows a stable core genome but recombination in antigen families. ed. N. Maizels. </w:t>
      </w:r>
      <w:r w:rsidRPr="0007615B">
        <w:rPr>
          <w:rFonts w:ascii="Calibri" w:hAnsi="Calibri"/>
          <w:i/>
          <w:iCs/>
          <w:noProof/>
          <w:sz w:val="22"/>
        </w:rPr>
        <w:t>PLoS Genet</w:t>
      </w:r>
      <w:r w:rsidRPr="0007615B">
        <w:rPr>
          <w:rFonts w:ascii="Calibri" w:hAnsi="Calibri"/>
          <w:noProof/>
          <w:sz w:val="22"/>
        </w:rPr>
        <w:t xml:space="preserve"> </w:t>
      </w:r>
      <w:r w:rsidRPr="0007615B">
        <w:rPr>
          <w:rFonts w:ascii="Calibri" w:hAnsi="Calibri"/>
          <w:b/>
          <w:bCs/>
          <w:noProof/>
          <w:sz w:val="22"/>
        </w:rPr>
        <w:t>9</w:t>
      </w:r>
      <w:r w:rsidRPr="0007615B">
        <w:rPr>
          <w:rFonts w:ascii="Calibri" w:hAnsi="Calibri"/>
          <w:noProof/>
          <w:sz w:val="22"/>
        </w:rPr>
        <w:t>: e100329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Brick K, Watanabe J, Pizzi E. 2008. Core promoters are predicted by their distinct physicochemical properties in the genome of Plasmodium falciparum. </w:t>
      </w:r>
      <w:r w:rsidRPr="0007615B">
        <w:rPr>
          <w:rFonts w:ascii="Calibri" w:hAnsi="Calibri"/>
          <w:i/>
          <w:iCs/>
          <w:noProof/>
          <w:sz w:val="22"/>
        </w:rPr>
        <w:t>Genome Biol</w:t>
      </w:r>
      <w:r w:rsidRPr="0007615B">
        <w:rPr>
          <w:rFonts w:ascii="Calibri" w:hAnsi="Calibri"/>
          <w:noProof/>
          <w:sz w:val="22"/>
        </w:rPr>
        <w:t xml:space="preserve"> </w:t>
      </w:r>
      <w:r w:rsidRPr="0007615B">
        <w:rPr>
          <w:rFonts w:ascii="Calibri" w:hAnsi="Calibri"/>
          <w:b/>
          <w:bCs/>
          <w:noProof/>
          <w:sz w:val="22"/>
        </w:rPr>
        <w:t>9</w:t>
      </w:r>
      <w:r w:rsidRPr="0007615B">
        <w:rPr>
          <w:rFonts w:ascii="Calibri" w:hAnsi="Calibri"/>
          <w:noProof/>
          <w:sz w:val="22"/>
        </w:rPr>
        <w:t>: R17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Chen J-Q, Wu Y, Yang H, Bergelson J, Kreitman M, Tian D. 2009. Variation in the ratio of nucleotide substitution and indel rates across genomes in mammals and bacteria. </w:t>
      </w:r>
      <w:r w:rsidRPr="0007615B">
        <w:rPr>
          <w:rFonts w:ascii="Calibri" w:hAnsi="Calibri"/>
          <w:i/>
          <w:iCs/>
          <w:noProof/>
          <w:sz w:val="22"/>
        </w:rPr>
        <w:t>Mol Biol Evol</w:t>
      </w:r>
      <w:r w:rsidRPr="0007615B">
        <w:rPr>
          <w:rFonts w:ascii="Calibri" w:hAnsi="Calibri"/>
          <w:noProof/>
          <w:sz w:val="22"/>
        </w:rPr>
        <w:t xml:space="preserve"> </w:t>
      </w:r>
      <w:r w:rsidRPr="0007615B">
        <w:rPr>
          <w:rFonts w:ascii="Calibri" w:hAnsi="Calibri"/>
          <w:b/>
          <w:bCs/>
          <w:noProof/>
          <w:sz w:val="22"/>
        </w:rPr>
        <w:t>26</w:t>
      </w:r>
      <w:r w:rsidRPr="0007615B">
        <w:rPr>
          <w:rFonts w:ascii="Calibri" w:hAnsi="Calibri"/>
          <w:noProof/>
          <w:sz w:val="22"/>
        </w:rPr>
        <w:t>: 1523–31.</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Claessens A, Hamilton WL, Kekre M, Otto TD, Faizullabhoy A, Rayner JC, Kwiatkowski D, Antoine Claessens, William L. Hamilton, Mihir Kekre, Thomas D. Otto, Adnan Faizullabhoy, Julian C. Rayner DK. 2014. Generation of antigenic diversity in Plasmodium falciparum by structured rearrangement of var genes during mitosis ed. K. Deitsch. </w:t>
      </w:r>
      <w:r w:rsidRPr="0007615B">
        <w:rPr>
          <w:rFonts w:ascii="Calibri" w:hAnsi="Calibri"/>
          <w:i/>
          <w:iCs/>
          <w:noProof/>
          <w:sz w:val="22"/>
        </w:rPr>
        <w:t>PLoS Genet</w:t>
      </w:r>
      <w:r w:rsidRPr="0007615B">
        <w:rPr>
          <w:rFonts w:ascii="Calibri" w:hAnsi="Calibri"/>
          <w:noProof/>
          <w:sz w:val="22"/>
        </w:rPr>
        <w:t xml:space="preserve"> </w:t>
      </w:r>
      <w:r w:rsidRPr="0007615B">
        <w:rPr>
          <w:rFonts w:ascii="Calibri" w:hAnsi="Calibri"/>
          <w:b/>
          <w:bCs/>
          <w:noProof/>
          <w:sz w:val="22"/>
        </w:rPr>
        <w:t>10</w:t>
      </w:r>
      <w:r w:rsidRPr="0007615B">
        <w:rPr>
          <w:rFonts w:ascii="Calibri" w:hAnsi="Calibri"/>
          <w:noProof/>
          <w:sz w:val="22"/>
        </w:rPr>
        <w:t>: e100481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Cowman AF, Galatis D, Thompson JK. 1994. Selection for mefloquine resistance in Plasmodium falciparum is linked to amplification of the pfmdr1 gene and cross-resistance to halofantrine and quinine. </w:t>
      </w:r>
      <w:r w:rsidRPr="0007615B">
        <w:rPr>
          <w:rFonts w:ascii="Calibri" w:hAnsi="Calibri"/>
          <w:i/>
          <w:iCs/>
          <w:noProof/>
          <w:sz w:val="22"/>
        </w:rPr>
        <w:t>Proc Natl Acad Sci U S A</w:t>
      </w:r>
      <w:r w:rsidRPr="0007615B">
        <w:rPr>
          <w:rFonts w:ascii="Calibri" w:hAnsi="Calibri"/>
          <w:noProof/>
          <w:sz w:val="22"/>
        </w:rPr>
        <w:t xml:space="preserve"> </w:t>
      </w:r>
      <w:r w:rsidRPr="0007615B">
        <w:rPr>
          <w:rFonts w:ascii="Calibri" w:hAnsi="Calibri"/>
          <w:b/>
          <w:bCs/>
          <w:noProof/>
          <w:sz w:val="22"/>
        </w:rPr>
        <w:t>91</w:t>
      </w:r>
      <w:r w:rsidRPr="0007615B">
        <w:rPr>
          <w:rFonts w:ascii="Calibri" w:hAnsi="Calibri"/>
          <w:noProof/>
          <w:sz w:val="22"/>
        </w:rPr>
        <w:t>: 1143–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DePristo MA, Banks E, Poplin R, Garimella K V, Maguire JR, Hartl C, Philippakis AA, del Angel G, Rivas MA, Hanna M, et al. 2011. A framework for variation discovery and genotyping using next-generation DNA sequencing data. </w:t>
      </w:r>
      <w:r w:rsidRPr="0007615B">
        <w:rPr>
          <w:rFonts w:ascii="Calibri" w:hAnsi="Calibri"/>
          <w:i/>
          <w:iCs/>
          <w:noProof/>
          <w:sz w:val="22"/>
        </w:rPr>
        <w:t>Nat Genet</w:t>
      </w:r>
      <w:r w:rsidRPr="0007615B">
        <w:rPr>
          <w:rFonts w:ascii="Calibri" w:hAnsi="Calibri"/>
          <w:noProof/>
          <w:sz w:val="22"/>
        </w:rPr>
        <w:t xml:space="preserve"> </w:t>
      </w:r>
      <w:r w:rsidRPr="0007615B">
        <w:rPr>
          <w:rFonts w:ascii="Calibri" w:hAnsi="Calibri"/>
          <w:b/>
          <w:bCs/>
          <w:noProof/>
          <w:sz w:val="22"/>
        </w:rPr>
        <w:t>43</w:t>
      </w:r>
      <w:r w:rsidRPr="0007615B">
        <w:rPr>
          <w:rFonts w:ascii="Calibri" w:hAnsi="Calibri"/>
          <w:noProof/>
          <w:sz w:val="22"/>
        </w:rPr>
        <w:t>: 491–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DePristo MA, Zilversmit MM, Hartl DL. 2006. On the abundance, amino acid composition, and evolutionary dynamics of low-complexity regions in proteins. </w:t>
      </w:r>
      <w:r w:rsidRPr="0007615B">
        <w:rPr>
          <w:rFonts w:ascii="Calibri" w:hAnsi="Calibri"/>
          <w:i/>
          <w:iCs/>
          <w:noProof/>
          <w:sz w:val="22"/>
        </w:rPr>
        <w:t>Gene</w:t>
      </w:r>
      <w:r w:rsidRPr="0007615B">
        <w:rPr>
          <w:rFonts w:ascii="Calibri" w:hAnsi="Calibri"/>
          <w:noProof/>
          <w:sz w:val="22"/>
        </w:rPr>
        <w:t xml:space="preserve"> </w:t>
      </w:r>
      <w:r w:rsidRPr="0007615B">
        <w:rPr>
          <w:rFonts w:ascii="Calibri" w:hAnsi="Calibri"/>
          <w:b/>
          <w:bCs/>
          <w:noProof/>
          <w:sz w:val="22"/>
        </w:rPr>
        <w:t>378</w:t>
      </w:r>
      <w:r w:rsidRPr="0007615B">
        <w:rPr>
          <w:rFonts w:ascii="Calibri" w:hAnsi="Calibri"/>
          <w:noProof/>
          <w:sz w:val="22"/>
        </w:rPr>
        <w:t>: 19–3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Fang H, Wu Y, Narzisi G, O’Rawe JA, Barrón LTJ, Rosenbaum J, Ronemus M, Iossifov I, Schatz MC, Lyon GJ. 2014. Reducing INDEL calling errors in whole genome and exome sequencing data. </w:t>
      </w:r>
      <w:r w:rsidRPr="0007615B">
        <w:rPr>
          <w:rFonts w:ascii="Calibri" w:hAnsi="Calibri"/>
          <w:i/>
          <w:iCs/>
          <w:noProof/>
          <w:sz w:val="22"/>
        </w:rPr>
        <w:t>Genome Med</w:t>
      </w:r>
      <w:r w:rsidRPr="0007615B">
        <w:rPr>
          <w:rFonts w:ascii="Calibri" w:hAnsi="Calibri"/>
          <w:noProof/>
          <w:sz w:val="22"/>
        </w:rPr>
        <w:t xml:space="preserve"> </w:t>
      </w:r>
      <w:r w:rsidRPr="0007615B">
        <w:rPr>
          <w:rFonts w:ascii="Calibri" w:hAnsi="Calibri"/>
          <w:b/>
          <w:bCs/>
          <w:noProof/>
          <w:sz w:val="22"/>
        </w:rPr>
        <w:t>6</w:t>
      </w:r>
      <w:r w:rsidRPr="0007615B">
        <w:rPr>
          <w:rFonts w:ascii="Calibri" w:hAnsi="Calibri"/>
          <w:noProof/>
          <w:sz w:val="22"/>
        </w:rPr>
        <w:t>: 89.</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Ferreira MU, Ribeiro WL, Tonon AP, Kawamoto F, Rich SM. 2003. Sequence diversity and evolution of the malaria vaccine candidate merozoite surface protein-1 (MSP-1) of Plasmodium falciparum. </w:t>
      </w:r>
      <w:r w:rsidRPr="0007615B">
        <w:rPr>
          <w:rFonts w:ascii="Calibri" w:hAnsi="Calibri"/>
          <w:i/>
          <w:iCs/>
          <w:noProof/>
          <w:sz w:val="22"/>
        </w:rPr>
        <w:t>Gene</w:t>
      </w:r>
      <w:r w:rsidRPr="0007615B">
        <w:rPr>
          <w:rFonts w:ascii="Calibri" w:hAnsi="Calibri"/>
          <w:noProof/>
          <w:sz w:val="22"/>
        </w:rPr>
        <w:t xml:space="preserve"> </w:t>
      </w:r>
      <w:r w:rsidRPr="0007615B">
        <w:rPr>
          <w:rFonts w:ascii="Calibri" w:hAnsi="Calibri"/>
          <w:b/>
          <w:bCs/>
          <w:noProof/>
          <w:sz w:val="22"/>
        </w:rPr>
        <w:t>304</w:t>
      </w:r>
      <w:r w:rsidRPr="0007615B">
        <w:rPr>
          <w:rFonts w:ascii="Calibri" w:hAnsi="Calibri"/>
          <w:noProof/>
          <w:sz w:val="22"/>
        </w:rPr>
        <w:t>: 65–7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Flueck C, Bartfai R, Volz J, Niederwieser I, Salcedo-Amaya AM, Alako BTF, Ehlgen F, Ralph SA, Cowman AF, Bozdech Z, et al. 2009. Plasmodium falciparum heterochromatin protein 1 marks genomic loci linked to phenotypic variation of exported virulence factors. </w:t>
      </w:r>
      <w:r w:rsidRPr="0007615B">
        <w:rPr>
          <w:rFonts w:ascii="Calibri" w:hAnsi="Calibri"/>
          <w:i/>
          <w:iCs/>
          <w:noProof/>
          <w:sz w:val="22"/>
        </w:rPr>
        <w:t>PLoS Pathog</w:t>
      </w:r>
      <w:r w:rsidRPr="0007615B">
        <w:rPr>
          <w:rFonts w:ascii="Calibri" w:hAnsi="Calibri"/>
          <w:noProof/>
          <w:sz w:val="22"/>
        </w:rPr>
        <w:t xml:space="preserve"> </w:t>
      </w:r>
      <w:r w:rsidRPr="0007615B">
        <w:rPr>
          <w:rFonts w:ascii="Calibri" w:hAnsi="Calibri"/>
          <w:b/>
          <w:bCs/>
          <w:noProof/>
          <w:sz w:val="22"/>
        </w:rPr>
        <w:t>5</w:t>
      </w:r>
      <w:r w:rsidRPr="0007615B">
        <w:rPr>
          <w:rFonts w:ascii="Calibri" w:hAnsi="Calibri"/>
          <w:noProof/>
          <w:sz w:val="22"/>
        </w:rPr>
        <w:t>: e1000569.</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Freitas-Junior LH, Bottius E, Pirrit LA, Deitsch KW, Scheidig C, Guinet F, Nehrbass U, Wellems TE, Scherf A. 2000. Frequent ectopic recombination of virulence factor genes in telomeric chromosome clusters of P. falciparum.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407</w:t>
      </w:r>
      <w:r w:rsidRPr="0007615B">
        <w:rPr>
          <w:rFonts w:ascii="Calibri" w:hAnsi="Calibri"/>
          <w:noProof/>
          <w:sz w:val="22"/>
        </w:rPr>
        <w:t>: 1018–2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lastRenderedPageBreak/>
        <w:t xml:space="preserve">Gardner MJ, Hall N, Fung E, White O, Berriman M, Hyman RW, Carlton JM, Pain A, Nelson KE, Bowman S, et al. 2002. Genome sequence of the human malaria parasite Plasmodium falciparum.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419</w:t>
      </w:r>
      <w:r w:rsidRPr="0007615B">
        <w:rPr>
          <w:rFonts w:ascii="Calibri" w:hAnsi="Calibri"/>
          <w:noProof/>
          <w:sz w:val="22"/>
        </w:rPr>
        <w:t>: 498–511.</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Gonzales JM, Patel JJ, Ponmee N, Jiang L, Tan A, Maher SP, Wuchty S, Rathod PK, Ferdig MT. 2008. Regulatory hotspots in the malaria parasite genome dictate transcriptional variation. </w:t>
      </w:r>
      <w:r w:rsidRPr="0007615B">
        <w:rPr>
          <w:rFonts w:ascii="Calibri" w:hAnsi="Calibri"/>
          <w:i/>
          <w:iCs/>
          <w:noProof/>
          <w:sz w:val="22"/>
        </w:rPr>
        <w:t>PLoS Biol</w:t>
      </w:r>
      <w:r w:rsidRPr="0007615B">
        <w:rPr>
          <w:rFonts w:ascii="Calibri" w:hAnsi="Calibri"/>
          <w:noProof/>
          <w:sz w:val="22"/>
        </w:rPr>
        <w:t xml:space="preserve"> </w:t>
      </w:r>
      <w:r w:rsidRPr="0007615B">
        <w:rPr>
          <w:rFonts w:ascii="Calibri" w:hAnsi="Calibri"/>
          <w:b/>
          <w:bCs/>
          <w:noProof/>
          <w:sz w:val="22"/>
        </w:rPr>
        <w:t>6</w:t>
      </w:r>
      <w:r w:rsidRPr="0007615B">
        <w:rPr>
          <w:rFonts w:ascii="Calibri" w:hAnsi="Calibri"/>
          <w:noProof/>
          <w:sz w:val="22"/>
        </w:rPr>
        <w:t>: e23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Haerty W, Golding GB. 2011. Increased polymorphism near low-complexity sequences across the genomes of Plasmodium falciparum isolates. </w:t>
      </w:r>
      <w:r w:rsidRPr="0007615B">
        <w:rPr>
          <w:rFonts w:ascii="Calibri" w:hAnsi="Calibri"/>
          <w:i/>
          <w:iCs/>
          <w:noProof/>
          <w:sz w:val="22"/>
        </w:rPr>
        <w:t>Genome Biol Evol</w:t>
      </w:r>
      <w:r w:rsidRPr="0007615B">
        <w:rPr>
          <w:rFonts w:ascii="Calibri" w:hAnsi="Calibri"/>
          <w:noProof/>
          <w:sz w:val="22"/>
        </w:rPr>
        <w:t xml:space="preserve"> </w:t>
      </w:r>
      <w:r w:rsidRPr="0007615B">
        <w:rPr>
          <w:rFonts w:ascii="Calibri" w:hAnsi="Calibri"/>
          <w:b/>
          <w:bCs/>
          <w:noProof/>
          <w:sz w:val="22"/>
        </w:rPr>
        <w:t>3</w:t>
      </w:r>
      <w:r w:rsidRPr="0007615B">
        <w:rPr>
          <w:rFonts w:ascii="Calibri" w:hAnsi="Calibri"/>
          <w:noProof/>
          <w:sz w:val="22"/>
        </w:rPr>
        <w:t>: 539–5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Hastings PJ. 1992. Mechanism and control of recombination in fungi. </w:t>
      </w:r>
      <w:r w:rsidRPr="0007615B">
        <w:rPr>
          <w:rFonts w:ascii="Calibri" w:hAnsi="Calibri"/>
          <w:i/>
          <w:iCs/>
          <w:noProof/>
          <w:sz w:val="22"/>
        </w:rPr>
        <w:t>Mutat Res</w:t>
      </w:r>
      <w:r w:rsidRPr="0007615B">
        <w:rPr>
          <w:rFonts w:ascii="Calibri" w:hAnsi="Calibri"/>
          <w:noProof/>
          <w:sz w:val="22"/>
        </w:rPr>
        <w:t xml:space="preserve"> </w:t>
      </w:r>
      <w:r w:rsidRPr="0007615B">
        <w:rPr>
          <w:rFonts w:ascii="Calibri" w:hAnsi="Calibri"/>
          <w:b/>
          <w:bCs/>
          <w:noProof/>
          <w:sz w:val="22"/>
        </w:rPr>
        <w:t>284</w:t>
      </w:r>
      <w:r w:rsidRPr="0007615B">
        <w:rPr>
          <w:rFonts w:ascii="Calibri" w:hAnsi="Calibri"/>
          <w:noProof/>
          <w:sz w:val="22"/>
        </w:rPr>
        <w:t>: 97–11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Hayton K, Gaur D, Liu A, Takahashi J, Henschen B, Singh S, Lambert L, Furuya T, Bouttenot R, Doll M, et al. 2008. Erythrocyte binding protein PfRH5 polymorphisms determine species-specific pathways of Plasmodium falciparum invasion. </w:t>
      </w:r>
      <w:r w:rsidRPr="0007615B">
        <w:rPr>
          <w:rFonts w:ascii="Calibri" w:hAnsi="Calibri"/>
          <w:i/>
          <w:iCs/>
          <w:noProof/>
          <w:sz w:val="22"/>
        </w:rPr>
        <w:t>Cell Host Microbe</w:t>
      </w:r>
      <w:r w:rsidRPr="0007615B">
        <w:rPr>
          <w:rFonts w:ascii="Calibri" w:hAnsi="Calibri"/>
          <w:noProof/>
          <w:sz w:val="22"/>
        </w:rPr>
        <w:t xml:space="preserve"> </w:t>
      </w:r>
      <w:r w:rsidRPr="0007615B">
        <w:rPr>
          <w:rFonts w:ascii="Calibri" w:hAnsi="Calibri"/>
          <w:b/>
          <w:bCs/>
          <w:noProof/>
          <w:sz w:val="22"/>
        </w:rPr>
        <w:t>4</w:t>
      </w:r>
      <w:r w:rsidRPr="0007615B">
        <w:rPr>
          <w:rFonts w:ascii="Calibri" w:hAnsi="Calibri"/>
          <w:noProof/>
          <w:sz w:val="22"/>
        </w:rPr>
        <w:t>: 40–51.</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Heinberg A, Siu E, Stern C, Lawrence EA, Ferdig MT, Deitsch KW, Kirkman LA. 2013. Direct evidence for the adaptive role of copy number variation on antifolate susceptibility in Plasmodium falciparum. </w:t>
      </w:r>
      <w:r w:rsidRPr="0007615B">
        <w:rPr>
          <w:rFonts w:ascii="Calibri" w:hAnsi="Calibri"/>
          <w:i/>
          <w:iCs/>
          <w:noProof/>
          <w:sz w:val="22"/>
        </w:rPr>
        <w:t>Mol Microbiol</w:t>
      </w:r>
      <w:r w:rsidRPr="0007615B">
        <w:rPr>
          <w:rFonts w:ascii="Calibri" w:hAnsi="Calibri"/>
          <w:noProof/>
          <w:sz w:val="22"/>
        </w:rPr>
        <w:t xml:space="preserve"> </w:t>
      </w:r>
      <w:r w:rsidRPr="0007615B">
        <w:rPr>
          <w:rFonts w:ascii="Calibri" w:hAnsi="Calibri"/>
          <w:b/>
          <w:bCs/>
          <w:noProof/>
          <w:sz w:val="22"/>
        </w:rPr>
        <w:t>88</w:t>
      </w:r>
      <w:r w:rsidRPr="0007615B">
        <w:rPr>
          <w:rFonts w:ascii="Calibri" w:hAnsi="Calibri"/>
          <w:noProof/>
          <w:sz w:val="22"/>
        </w:rPr>
        <w:t>: 702–1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Hilliker AJ, Harauz G, Reaume AG, Gray M, Clark SH, Chovnick A. 1994. Meiotic gene conversion tract length distribution within the rosy locus of Drosophila melanogaster. </w:t>
      </w:r>
      <w:r w:rsidRPr="0007615B">
        <w:rPr>
          <w:rFonts w:ascii="Calibri" w:hAnsi="Calibri"/>
          <w:i/>
          <w:iCs/>
          <w:noProof/>
          <w:sz w:val="22"/>
        </w:rPr>
        <w:t>Genetics</w:t>
      </w:r>
      <w:r w:rsidRPr="0007615B">
        <w:rPr>
          <w:rFonts w:ascii="Calibri" w:hAnsi="Calibri"/>
          <w:noProof/>
          <w:sz w:val="22"/>
        </w:rPr>
        <w:t xml:space="preserve"> </w:t>
      </w:r>
      <w:r w:rsidRPr="0007615B">
        <w:rPr>
          <w:rFonts w:ascii="Calibri" w:hAnsi="Calibri"/>
          <w:b/>
          <w:bCs/>
          <w:noProof/>
          <w:sz w:val="22"/>
        </w:rPr>
        <w:t>137</w:t>
      </w:r>
      <w:r w:rsidRPr="0007615B">
        <w:rPr>
          <w:rFonts w:ascii="Calibri" w:hAnsi="Calibri"/>
          <w:noProof/>
          <w:sz w:val="22"/>
        </w:rPr>
        <w:t>: 1019–2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Iqbal Z, Caccamo M, Turner I, Flicek P, McVean G. 2012. De novo assembly and genotyping of variants using colored de Bruijn graphs. </w:t>
      </w:r>
      <w:r w:rsidRPr="0007615B">
        <w:rPr>
          <w:rFonts w:ascii="Calibri" w:hAnsi="Calibri"/>
          <w:i/>
          <w:iCs/>
          <w:noProof/>
          <w:sz w:val="22"/>
        </w:rPr>
        <w:t>Nat Genet</w:t>
      </w:r>
      <w:r w:rsidRPr="0007615B">
        <w:rPr>
          <w:rFonts w:ascii="Calibri" w:hAnsi="Calibri"/>
          <w:noProof/>
          <w:sz w:val="22"/>
        </w:rPr>
        <w:t xml:space="preserve"> </w:t>
      </w:r>
      <w:r w:rsidRPr="0007615B">
        <w:rPr>
          <w:rFonts w:ascii="Calibri" w:hAnsi="Calibri"/>
          <w:b/>
          <w:bCs/>
          <w:noProof/>
          <w:sz w:val="22"/>
        </w:rPr>
        <w:t>44</w:t>
      </w:r>
      <w:r w:rsidRPr="0007615B">
        <w:rPr>
          <w:rFonts w:ascii="Calibri" w:hAnsi="Calibri"/>
          <w:noProof/>
          <w:sz w:val="22"/>
        </w:rPr>
        <w:t>: 226–3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Jeffares DC, Pain A, Berry A, Cox A V, Stalker J, Ingle CE, Thomas A, Quail MA, Siebenthall K, Uhlemann A-C, et al. 2007. Genome variation and evolution of the malaria parasite Plasmodium falciparum. </w:t>
      </w:r>
      <w:r w:rsidRPr="0007615B">
        <w:rPr>
          <w:rFonts w:ascii="Calibri" w:hAnsi="Calibri"/>
          <w:i/>
          <w:iCs/>
          <w:noProof/>
          <w:sz w:val="22"/>
        </w:rPr>
        <w:t>Nat Genet</w:t>
      </w:r>
      <w:r w:rsidRPr="0007615B">
        <w:rPr>
          <w:rFonts w:ascii="Calibri" w:hAnsi="Calibri"/>
          <w:noProof/>
          <w:sz w:val="22"/>
        </w:rPr>
        <w:t xml:space="preserve"> </w:t>
      </w:r>
      <w:r w:rsidRPr="0007615B">
        <w:rPr>
          <w:rFonts w:ascii="Calibri" w:hAnsi="Calibri"/>
          <w:b/>
          <w:bCs/>
          <w:noProof/>
          <w:sz w:val="22"/>
        </w:rPr>
        <w:t>39</w:t>
      </w:r>
      <w:r w:rsidRPr="0007615B">
        <w:rPr>
          <w:rFonts w:ascii="Calibri" w:hAnsi="Calibri"/>
          <w:noProof/>
          <w:sz w:val="22"/>
        </w:rPr>
        <w:t>: 120–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Jeffreys AJ, May CA. 2004. Intense and highly localized gene conversion activity in human meiotic crossover hot spots. </w:t>
      </w:r>
      <w:r w:rsidRPr="0007615B">
        <w:rPr>
          <w:rFonts w:ascii="Calibri" w:hAnsi="Calibri"/>
          <w:i/>
          <w:iCs/>
          <w:noProof/>
          <w:sz w:val="22"/>
        </w:rPr>
        <w:t>Nat Genet</w:t>
      </w:r>
      <w:r w:rsidRPr="0007615B">
        <w:rPr>
          <w:rFonts w:ascii="Calibri" w:hAnsi="Calibri"/>
          <w:noProof/>
          <w:sz w:val="22"/>
        </w:rPr>
        <w:t xml:space="preserve"> </w:t>
      </w:r>
      <w:r w:rsidRPr="0007615B">
        <w:rPr>
          <w:rFonts w:ascii="Calibri" w:hAnsi="Calibri"/>
          <w:b/>
          <w:bCs/>
          <w:noProof/>
          <w:sz w:val="22"/>
        </w:rPr>
        <w:t>36</w:t>
      </w:r>
      <w:r w:rsidRPr="0007615B">
        <w:rPr>
          <w:rFonts w:ascii="Calibri" w:hAnsi="Calibri"/>
          <w:noProof/>
          <w:sz w:val="22"/>
        </w:rPr>
        <w:t>: 151–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Jiang H, Li N, Gopalan V, Zilversmit MM, Varma S, Nagarajan V, Li J, Mu J, Hayton K, Henschen B, et al. 2011. High recombination rates and hotspots in a Plasmodium falciparum genetic cross. </w:t>
      </w:r>
      <w:r w:rsidRPr="0007615B">
        <w:rPr>
          <w:rFonts w:ascii="Calibri" w:hAnsi="Calibri"/>
          <w:i/>
          <w:iCs/>
          <w:noProof/>
          <w:sz w:val="22"/>
        </w:rPr>
        <w:t>Genome Biol</w:t>
      </w:r>
      <w:r w:rsidRPr="0007615B">
        <w:rPr>
          <w:rFonts w:ascii="Calibri" w:hAnsi="Calibri"/>
          <w:noProof/>
          <w:sz w:val="22"/>
        </w:rPr>
        <w:t xml:space="preserve"> </w:t>
      </w:r>
      <w:r w:rsidRPr="0007615B">
        <w:rPr>
          <w:rFonts w:ascii="Calibri" w:hAnsi="Calibri"/>
          <w:b/>
          <w:bCs/>
          <w:noProof/>
          <w:sz w:val="22"/>
        </w:rPr>
        <w:t>12</w:t>
      </w:r>
      <w:r w:rsidRPr="0007615B">
        <w:rPr>
          <w:rFonts w:ascii="Calibri" w:hAnsi="Calibri"/>
          <w:noProof/>
          <w:sz w:val="22"/>
        </w:rPr>
        <w:t>: R3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Kerr PJ, Ranford-Cartwright LC, Walliker D. 1994. Proof of intragenic recombination in Plasmodium falciparum. </w:t>
      </w:r>
      <w:r w:rsidRPr="0007615B">
        <w:rPr>
          <w:rFonts w:ascii="Calibri" w:hAnsi="Calibri"/>
          <w:i/>
          <w:iCs/>
          <w:noProof/>
          <w:sz w:val="22"/>
        </w:rPr>
        <w:t>Mol Biochem Parasitol</w:t>
      </w:r>
      <w:r w:rsidRPr="0007615B">
        <w:rPr>
          <w:rFonts w:ascii="Calibri" w:hAnsi="Calibri"/>
          <w:noProof/>
          <w:sz w:val="22"/>
        </w:rPr>
        <w:t xml:space="preserve"> </w:t>
      </w:r>
      <w:r w:rsidRPr="0007615B">
        <w:rPr>
          <w:rFonts w:ascii="Calibri" w:hAnsi="Calibri"/>
          <w:b/>
          <w:bCs/>
          <w:noProof/>
          <w:sz w:val="22"/>
        </w:rPr>
        <w:t>66</w:t>
      </w:r>
      <w:r w:rsidRPr="0007615B">
        <w:rPr>
          <w:rFonts w:ascii="Calibri" w:hAnsi="Calibri"/>
          <w:noProof/>
          <w:sz w:val="22"/>
        </w:rPr>
        <w:t>: 241–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Kidgell C, Volkman SK, Daily J, Borevitz JO, Plouffe D, Zhou Y, Johnson JR, Le Roch K, Sarr O, Ndir O, et al. 2006. A systematic map of genetic variation in Plasmodium falciparum. </w:t>
      </w:r>
      <w:r w:rsidRPr="0007615B">
        <w:rPr>
          <w:rFonts w:ascii="Calibri" w:hAnsi="Calibri"/>
          <w:i/>
          <w:iCs/>
          <w:noProof/>
          <w:sz w:val="22"/>
        </w:rPr>
        <w:t>PLoS Pathog</w:t>
      </w:r>
      <w:r w:rsidRPr="0007615B">
        <w:rPr>
          <w:rFonts w:ascii="Calibri" w:hAnsi="Calibri"/>
          <w:noProof/>
          <w:sz w:val="22"/>
        </w:rPr>
        <w:t xml:space="preserve"> </w:t>
      </w:r>
      <w:r w:rsidRPr="0007615B">
        <w:rPr>
          <w:rFonts w:ascii="Calibri" w:hAnsi="Calibri"/>
          <w:b/>
          <w:bCs/>
          <w:noProof/>
          <w:sz w:val="22"/>
        </w:rPr>
        <w:t>2</w:t>
      </w:r>
      <w:r w:rsidRPr="0007615B">
        <w:rPr>
          <w:rFonts w:ascii="Calibri" w:hAnsi="Calibri"/>
          <w:noProof/>
          <w:sz w:val="22"/>
        </w:rPr>
        <w:t>: e5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Kondrashov FA. 2012. Gene duplication as a mechanism of genomic adaptation to a changing environment. </w:t>
      </w:r>
      <w:r w:rsidRPr="0007615B">
        <w:rPr>
          <w:rFonts w:ascii="Calibri" w:hAnsi="Calibri"/>
          <w:i/>
          <w:iCs/>
          <w:noProof/>
          <w:sz w:val="22"/>
        </w:rPr>
        <w:t>Proc Biol Sci</w:t>
      </w:r>
      <w:r w:rsidRPr="0007615B">
        <w:rPr>
          <w:rFonts w:ascii="Calibri" w:hAnsi="Calibri"/>
          <w:noProof/>
          <w:sz w:val="22"/>
        </w:rPr>
        <w:t xml:space="preserve"> </w:t>
      </w:r>
      <w:r w:rsidRPr="0007615B">
        <w:rPr>
          <w:rFonts w:ascii="Calibri" w:hAnsi="Calibri"/>
          <w:b/>
          <w:bCs/>
          <w:noProof/>
          <w:sz w:val="22"/>
        </w:rPr>
        <w:t>279</w:t>
      </w:r>
      <w:r w:rsidRPr="0007615B">
        <w:rPr>
          <w:rFonts w:ascii="Calibri" w:hAnsi="Calibri"/>
          <w:noProof/>
          <w:sz w:val="22"/>
        </w:rPr>
        <w:t>: 5048–5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Kozarewa I, Ning Z, Quail MA, Sanders MJ, Berriman M, Turner DJ. 2009. Amplification-free Illumina sequencing-library preparation facilitates improved mapping and assembly of (G+C)-biased genomes. </w:t>
      </w:r>
      <w:r w:rsidRPr="0007615B">
        <w:rPr>
          <w:rFonts w:ascii="Calibri" w:hAnsi="Calibri"/>
          <w:i/>
          <w:iCs/>
          <w:noProof/>
          <w:sz w:val="22"/>
        </w:rPr>
        <w:t>Nat Methods</w:t>
      </w:r>
      <w:r w:rsidRPr="0007615B">
        <w:rPr>
          <w:rFonts w:ascii="Calibri" w:hAnsi="Calibri"/>
          <w:noProof/>
          <w:sz w:val="22"/>
        </w:rPr>
        <w:t xml:space="preserve"> </w:t>
      </w:r>
      <w:r w:rsidRPr="0007615B">
        <w:rPr>
          <w:rFonts w:ascii="Calibri" w:hAnsi="Calibri"/>
          <w:b/>
          <w:bCs/>
          <w:noProof/>
          <w:sz w:val="22"/>
        </w:rPr>
        <w:t>6</w:t>
      </w:r>
      <w:r w:rsidRPr="0007615B">
        <w:rPr>
          <w:rFonts w:ascii="Calibri" w:hAnsi="Calibri"/>
          <w:noProof/>
          <w:sz w:val="22"/>
        </w:rPr>
        <w:t>: 291–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lastRenderedPageBreak/>
        <w:t xml:space="preserve">Lasonder E, Janse CJ, van Gemert G-J, Mair GR, Vermunt AMW, Douradinha BG, van Noort V, Huynen MA, Luty AJF, Kroeze H, et al. 2008. Proteomic profiling of Plasmodium sporozoite maturation identifies new proteins essential for parasite development and infectivity. ed. D.E. Goldberg. </w:t>
      </w:r>
      <w:r w:rsidRPr="0007615B">
        <w:rPr>
          <w:rFonts w:ascii="Calibri" w:hAnsi="Calibri"/>
          <w:i/>
          <w:iCs/>
          <w:noProof/>
          <w:sz w:val="22"/>
        </w:rPr>
        <w:t>PLoS Pathog</w:t>
      </w:r>
      <w:r w:rsidRPr="0007615B">
        <w:rPr>
          <w:rFonts w:ascii="Calibri" w:hAnsi="Calibri"/>
          <w:noProof/>
          <w:sz w:val="22"/>
        </w:rPr>
        <w:t xml:space="preserve"> </w:t>
      </w:r>
      <w:r w:rsidRPr="0007615B">
        <w:rPr>
          <w:rFonts w:ascii="Calibri" w:hAnsi="Calibri"/>
          <w:b/>
          <w:bCs/>
          <w:noProof/>
          <w:sz w:val="22"/>
        </w:rPr>
        <w:t>4</w:t>
      </w:r>
      <w:r w:rsidRPr="0007615B">
        <w:rPr>
          <w:rFonts w:ascii="Calibri" w:hAnsi="Calibri"/>
          <w:noProof/>
          <w:sz w:val="22"/>
        </w:rPr>
        <w:t>: e100019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Li H, Durbin R. 2009. Fast and accurate short read alignment with Burrows-Wheeler transform. </w:t>
      </w:r>
      <w:r w:rsidRPr="0007615B">
        <w:rPr>
          <w:rFonts w:ascii="Calibri" w:hAnsi="Calibri"/>
          <w:i/>
          <w:iCs/>
          <w:noProof/>
          <w:sz w:val="22"/>
        </w:rPr>
        <w:t>Bioinformatics</w:t>
      </w:r>
      <w:r w:rsidRPr="0007615B">
        <w:rPr>
          <w:rFonts w:ascii="Calibri" w:hAnsi="Calibri"/>
          <w:noProof/>
          <w:sz w:val="22"/>
        </w:rPr>
        <w:t xml:space="preserve"> </w:t>
      </w:r>
      <w:r w:rsidRPr="0007615B">
        <w:rPr>
          <w:rFonts w:ascii="Calibri" w:hAnsi="Calibri"/>
          <w:b/>
          <w:bCs/>
          <w:noProof/>
          <w:sz w:val="22"/>
        </w:rPr>
        <w:t>25</w:t>
      </w:r>
      <w:r w:rsidRPr="0007615B">
        <w:rPr>
          <w:rFonts w:ascii="Calibri" w:hAnsi="Calibri"/>
          <w:noProof/>
          <w:sz w:val="22"/>
        </w:rPr>
        <w:t>: 1754–6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Li Y-C, Korol AB, Fahima T, Beiles A, Nevo E. 2002. Microsatellites: genomic distribution, putative functions and mutational mechanisms: a review. </w:t>
      </w:r>
      <w:r w:rsidRPr="0007615B">
        <w:rPr>
          <w:rFonts w:ascii="Calibri" w:hAnsi="Calibri"/>
          <w:i/>
          <w:iCs/>
          <w:noProof/>
          <w:sz w:val="22"/>
        </w:rPr>
        <w:t>Mol Ecol</w:t>
      </w:r>
      <w:r w:rsidRPr="0007615B">
        <w:rPr>
          <w:rFonts w:ascii="Calibri" w:hAnsi="Calibri"/>
          <w:noProof/>
          <w:sz w:val="22"/>
        </w:rPr>
        <w:t xml:space="preserve"> </w:t>
      </w:r>
      <w:r w:rsidRPr="0007615B">
        <w:rPr>
          <w:rFonts w:ascii="Calibri" w:hAnsi="Calibri"/>
          <w:b/>
          <w:bCs/>
          <w:noProof/>
          <w:sz w:val="22"/>
        </w:rPr>
        <w:t>11</w:t>
      </w:r>
      <w:r w:rsidRPr="0007615B">
        <w:rPr>
          <w:rFonts w:ascii="Calibri" w:hAnsi="Calibri"/>
          <w:noProof/>
          <w:sz w:val="22"/>
        </w:rPr>
        <w:t>: 2453–6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Lovett ST. 2004. Encoded errors: mutations and rearrangements mediated by misalignment at repetitive DNA sequences. </w:t>
      </w:r>
      <w:r w:rsidRPr="0007615B">
        <w:rPr>
          <w:rFonts w:ascii="Calibri" w:hAnsi="Calibri"/>
          <w:i/>
          <w:iCs/>
          <w:noProof/>
          <w:sz w:val="22"/>
        </w:rPr>
        <w:t>Mol Microbiol</w:t>
      </w:r>
      <w:r w:rsidRPr="0007615B">
        <w:rPr>
          <w:rFonts w:ascii="Calibri" w:hAnsi="Calibri"/>
          <w:noProof/>
          <w:sz w:val="22"/>
        </w:rPr>
        <w:t xml:space="preserve"> </w:t>
      </w:r>
      <w:r w:rsidRPr="0007615B">
        <w:rPr>
          <w:rFonts w:ascii="Calibri" w:hAnsi="Calibri"/>
          <w:b/>
          <w:bCs/>
          <w:noProof/>
          <w:sz w:val="22"/>
        </w:rPr>
        <w:t>52</w:t>
      </w:r>
      <w:r w:rsidRPr="0007615B">
        <w:rPr>
          <w:rFonts w:ascii="Calibri" w:hAnsi="Calibri"/>
          <w:noProof/>
          <w:sz w:val="22"/>
        </w:rPr>
        <w:t>: 1243–5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ancera E, Bourgon R, Brozzi A, Huber W, Steinmetz LM. 2008. High-resolution mapping of meiotic crossovers and non-crossovers in yeast.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454</w:t>
      </w:r>
      <w:r w:rsidRPr="0007615B">
        <w:rPr>
          <w:rFonts w:ascii="Calibri" w:hAnsi="Calibri"/>
          <w:noProof/>
          <w:sz w:val="22"/>
        </w:rPr>
        <w:t>: 479–8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anske HM, Kwiatkowski DP. 2009. LookSeq: a browser-based viewer for deep sequencing data. </w:t>
      </w:r>
      <w:r w:rsidRPr="0007615B">
        <w:rPr>
          <w:rFonts w:ascii="Calibri" w:hAnsi="Calibri"/>
          <w:i/>
          <w:iCs/>
          <w:noProof/>
          <w:sz w:val="22"/>
        </w:rPr>
        <w:t>Genome Res</w:t>
      </w:r>
      <w:r w:rsidRPr="0007615B">
        <w:rPr>
          <w:rFonts w:ascii="Calibri" w:hAnsi="Calibri"/>
          <w:noProof/>
          <w:sz w:val="22"/>
        </w:rPr>
        <w:t xml:space="preserve"> </w:t>
      </w:r>
      <w:r w:rsidRPr="0007615B">
        <w:rPr>
          <w:rFonts w:ascii="Calibri" w:hAnsi="Calibri"/>
          <w:b/>
          <w:bCs/>
          <w:noProof/>
          <w:sz w:val="22"/>
        </w:rPr>
        <w:t>19</w:t>
      </w:r>
      <w:r w:rsidRPr="0007615B">
        <w:rPr>
          <w:rFonts w:ascii="Calibri" w:hAnsi="Calibri"/>
          <w:noProof/>
          <w:sz w:val="22"/>
        </w:rPr>
        <w:t>: 2125–3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anske M, Miotto O, Campino S, Auburn S, Almagro-Garcia J, Maslen G, O’Brien J, Djimde A, Doumbo O, Zongo I, et al. 2012. Analysis of Plasmodium falciparum diversity in natural infections by deep sequencing.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487</w:t>
      </w:r>
      <w:r w:rsidRPr="0007615B">
        <w:rPr>
          <w:rFonts w:ascii="Calibri" w:hAnsi="Calibri"/>
          <w:noProof/>
          <w:sz w:val="22"/>
        </w:rPr>
        <w:t>: 375–9.</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artinez-Perez E, Colaiácovo MP. 2009. Distribution of meiotic recombination events: talking to your neighbors. </w:t>
      </w:r>
      <w:r w:rsidRPr="0007615B">
        <w:rPr>
          <w:rFonts w:ascii="Calibri" w:hAnsi="Calibri"/>
          <w:i/>
          <w:iCs/>
          <w:noProof/>
          <w:sz w:val="22"/>
        </w:rPr>
        <w:t>Curr Opin Genet Dev</w:t>
      </w:r>
      <w:r w:rsidRPr="0007615B">
        <w:rPr>
          <w:rFonts w:ascii="Calibri" w:hAnsi="Calibri"/>
          <w:noProof/>
          <w:sz w:val="22"/>
        </w:rPr>
        <w:t xml:space="preserve"> </w:t>
      </w:r>
      <w:r w:rsidRPr="0007615B">
        <w:rPr>
          <w:rFonts w:ascii="Calibri" w:hAnsi="Calibri"/>
          <w:b/>
          <w:bCs/>
          <w:noProof/>
          <w:sz w:val="22"/>
        </w:rPr>
        <w:t>19</w:t>
      </w:r>
      <w:r w:rsidRPr="0007615B">
        <w:rPr>
          <w:rFonts w:ascii="Calibri" w:hAnsi="Calibri"/>
          <w:noProof/>
          <w:sz w:val="22"/>
        </w:rPr>
        <w:t>: 105–1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cKenna A, Hanna M, Banks E, Sivachenko A, Cibulskis K, Kernytsky A, Garimella K, Altshuler D, Gabriel S, Daly M, et al. 2010. The Genome Analysis Toolkit: a MapReduce framework for analyzing next-generation DNA sequencing data. </w:t>
      </w:r>
      <w:r w:rsidRPr="0007615B">
        <w:rPr>
          <w:rFonts w:ascii="Calibri" w:hAnsi="Calibri"/>
          <w:i/>
          <w:iCs/>
          <w:noProof/>
          <w:sz w:val="22"/>
        </w:rPr>
        <w:t>Genome Res</w:t>
      </w:r>
      <w:r w:rsidRPr="0007615B">
        <w:rPr>
          <w:rFonts w:ascii="Calibri" w:hAnsi="Calibri"/>
          <w:noProof/>
          <w:sz w:val="22"/>
        </w:rPr>
        <w:t xml:space="preserve"> </w:t>
      </w:r>
      <w:r w:rsidRPr="0007615B">
        <w:rPr>
          <w:rFonts w:ascii="Calibri" w:hAnsi="Calibri"/>
          <w:b/>
          <w:bCs/>
          <w:noProof/>
          <w:sz w:val="22"/>
        </w:rPr>
        <w:t>20</w:t>
      </w:r>
      <w:r w:rsidRPr="0007615B">
        <w:rPr>
          <w:rFonts w:ascii="Calibri" w:hAnsi="Calibri"/>
          <w:noProof/>
          <w:sz w:val="22"/>
        </w:rPr>
        <w:t>: 1297–30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iotto O, Almagro-Garcia J, Manske M, Macinnis B, Campino S, Rockett KA, Amaratunga C, Lim P, Suon S, Sreng S, et al. 2013. Multiple populations of artemisinin-resistant Plasmodium falciparum in Cambodia. </w:t>
      </w:r>
      <w:r w:rsidRPr="0007615B">
        <w:rPr>
          <w:rFonts w:ascii="Calibri" w:hAnsi="Calibri"/>
          <w:i/>
          <w:iCs/>
          <w:noProof/>
          <w:sz w:val="22"/>
        </w:rPr>
        <w:t>Nat Genet</w:t>
      </w:r>
      <w:r w:rsidRPr="0007615B">
        <w:rPr>
          <w:rFonts w:ascii="Calibri" w:hAnsi="Calibri"/>
          <w:noProof/>
          <w:sz w:val="22"/>
        </w:rPr>
        <w:t xml:space="preserve"> </w:t>
      </w:r>
      <w:r w:rsidRPr="0007615B">
        <w:rPr>
          <w:rFonts w:ascii="Calibri" w:hAnsi="Calibri"/>
          <w:b/>
          <w:bCs/>
          <w:noProof/>
          <w:sz w:val="22"/>
        </w:rPr>
        <w:t>45</w:t>
      </w:r>
      <w:r w:rsidRPr="0007615B">
        <w:rPr>
          <w:rFonts w:ascii="Calibri" w:hAnsi="Calibri"/>
          <w:noProof/>
          <w:sz w:val="22"/>
        </w:rPr>
        <w:t>: 648–5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ira-Martínez S, Rovira-Graells N, Crowley VM, Altenhofen LM, Llinás M, Cortés A. 2013. Epigenetic switches in clag3 genes mediate blasticidin S resistance in malaria parasites. </w:t>
      </w:r>
      <w:r w:rsidRPr="0007615B">
        <w:rPr>
          <w:rFonts w:ascii="Calibri" w:hAnsi="Calibri"/>
          <w:i/>
          <w:iCs/>
          <w:noProof/>
          <w:sz w:val="22"/>
        </w:rPr>
        <w:t>Cell Microbiol</w:t>
      </w:r>
      <w:r w:rsidRPr="0007615B">
        <w:rPr>
          <w:rFonts w:ascii="Calibri" w:hAnsi="Calibri"/>
          <w:noProof/>
          <w:sz w:val="22"/>
        </w:rPr>
        <w:t xml:space="preserve"> </w:t>
      </w:r>
      <w:r w:rsidRPr="0007615B">
        <w:rPr>
          <w:rFonts w:ascii="Calibri" w:hAnsi="Calibri"/>
          <w:b/>
          <w:bCs/>
          <w:noProof/>
          <w:sz w:val="22"/>
        </w:rPr>
        <w:t>15</w:t>
      </w:r>
      <w:r w:rsidRPr="0007615B">
        <w:rPr>
          <w:rFonts w:ascii="Calibri" w:hAnsi="Calibri"/>
          <w:noProof/>
          <w:sz w:val="22"/>
        </w:rPr>
        <w:t>: 1913–2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ok S, Liong K-Y, Lim E-H, Huang X, Zhu L, Preiser PR, Bozdech Z. 2014. Structural polymorphism in the promoter of pfmrp2 confers Plasmodium falciparum tolerance to quinoline drugs. </w:t>
      </w:r>
      <w:r w:rsidRPr="0007615B">
        <w:rPr>
          <w:rFonts w:ascii="Calibri" w:hAnsi="Calibri"/>
          <w:i/>
          <w:iCs/>
          <w:noProof/>
          <w:sz w:val="22"/>
        </w:rPr>
        <w:t>Mol Microbiol</w:t>
      </w:r>
      <w:r w:rsidRPr="0007615B">
        <w:rPr>
          <w:rFonts w:ascii="Calibri" w:hAnsi="Calibri"/>
          <w:noProof/>
          <w:sz w:val="22"/>
        </w:rPr>
        <w:t xml:space="preserve"> </w:t>
      </w:r>
      <w:r w:rsidRPr="0007615B">
        <w:rPr>
          <w:rFonts w:ascii="Calibri" w:hAnsi="Calibri"/>
          <w:b/>
          <w:bCs/>
          <w:noProof/>
          <w:sz w:val="22"/>
        </w:rPr>
        <w:t>91</w:t>
      </w:r>
      <w:r w:rsidRPr="0007615B">
        <w:rPr>
          <w:rFonts w:ascii="Calibri" w:hAnsi="Calibri"/>
          <w:noProof/>
          <w:sz w:val="22"/>
        </w:rPr>
        <w:t>: 918–34.</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ontgomery SB, Goode DL, Kvikstad E, Albers CA, Zhang ZD, Mu XJ, Ananda G, Howie B, Karczewski KJ, Smith KS, et al. 2013. The origin, evolution, and functional impact of short insertion-deletion variants identified in 179 human genomes. </w:t>
      </w:r>
      <w:r w:rsidRPr="0007615B">
        <w:rPr>
          <w:rFonts w:ascii="Calibri" w:hAnsi="Calibri"/>
          <w:i/>
          <w:iCs/>
          <w:noProof/>
          <w:sz w:val="22"/>
        </w:rPr>
        <w:t>Genome Res</w:t>
      </w:r>
      <w:r w:rsidRPr="0007615B">
        <w:rPr>
          <w:rFonts w:ascii="Calibri" w:hAnsi="Calibri"/>
          <w:noProof/>
          <w:sz w:val="22"/>
        </w:rPr>
        <w:t xml:space="preserve"> </w:t>
      </w:r>
      <w:r w:rsidRPr="0007615B">
        <w:rPr>
          <w:rFonts w:ascii="Calibri" w:hAnsi="Calibri"/>
          <w:b/>
          <w:bCs/>
          <w:noProof/>
          <w:sz w:val="22"/>
        </w:rPr>
        <w:t>23</w:t>
      </w:r>
      <w:r w:rsidRPr="0007615B">
        <w:rPr>
          <w:rFonts w:ascii="Calibri" w:hAnsi="Calibri"/>
          <w:noProof/>
          <w:sz w:val="22"/>
        </w:rPr>
        <w:t>: 749–61.</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uralidharan V, Goldberg DE. 2013. Asparagine repeats in Plasmodium falciparum proteins: good for nothing? ed. L.J. Knoll. </w:t>
      </w:r>
      <w:r w:rsidRPr="0007615B">
        <w:rPr>
          <w:rFonts w:ascii="Calibri" w:hAnsi="Calibri"/>
          <w:i/>
          <w:iCs/>
          <w:noProof/>
          <w:sz w:val="22"/>
        </w:rPr>
        <w:t>PLoS Pathog</w:t>
      </w:r>
      <w:r w:rsidRPr="0007615B">
        <w:rPr>
          <w:rFonts w:ascii="Calibri" w:hAnsi="Calibri"/>
          <w:noProof/>
          <w:sz w:val="22"/>
        </w:rPr>
        <w:t xml:space="preserve"> </w:t>
      </w:r>
      <w:r w:rsidRPr="0007615B">
        <w:rPr>
          <w:rFonts w:ascii="Calibri" w:hAnsi="Calibri"/>
          <w:b/>
          <w:bCs/>
          <w:noProof/>
          <w:sz w:val="22"/>
        </w:rPr>
        <w:t>9</w:t>
      </w:r>
      <w:r w:rsidRPr="0007615B">
        <w:rPr>
          <w:rFonts w:ascii="Calibri" w:hAnsi="Calibri"/>
          <w:noProof/>
          <w:sz w:val="22"/>
        </w:rPr>
        <w:t>: e100348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lastRenderedPageBreak/>
        <w:t xml:space="preserve">Muzzey D, Schwartz K, Weissman JS, Sherlock G. 2013. Assembly of a phased diploid Candida albicans genome facilitates allele-specific measurements and provides a simple model for repeat and indel structure. </w:t>
      </w:r>
      <w:r w:rsidRPr="0007615B">
        <w:rPr>
          <w:rFonts w:ascii="Calibri" w:hAnsi="Calibri"/>
          <w:i/>
          <w:iCs/>
          <w:noProof/>
          <w:sz w:val="22"/>
        </w:rPr>
        <w:t>Genome Biol</w:t>
      </w:r>
      <w:r w:rsidRPr="0007615B">
        <w:rPr>
          <w:rFonts w:ascii="Calibri" w:hAnsi="Calibri"/>
          <w:noProof/>
          <w:sz w:val="22"/>
        </w:rPr>
        <w:t xml:space="preserve"> </w:t>
      </w:r>
      <w:r w:rsidRPr="0007615B">
        <w:rPr>
          <w:rFonts w:ascii="Calibri" w:hAnsi="Calibri"/>
          <w:b/>
          <w:bCs/>
          <w:noProof/>
          <w:sz w:val="22"/>
        </w:rPr>
        <w:t>14</w:t>
      </w:r>
      <w:r w:rsidRPr="0007615B">
        <w:rPr>
          <w:rFonts w:ascii="Calibri" w:hAnsi="Calibri"/>
          <w:noProof/>
          <w:sz w:val="22"/>
        </w:rPr>
        <w:t>: R9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Myers S, Bottolo L, Freeman C, McVean G, Donnelly P. 2005. A fine-scale map of recombination rates and hotspots across the human genome. </w:t>
      </w:r>
      <w:r w:rsidRPr="0007615B">
        <w:rPr>
          <w:rFonts w:ascii="Calibri" w:hAnsi="Calibri"/>
          <w:i/>
          <w:iCs/>
          <w:noProof/>
          <w:sz w:val="22"/>
        </w:rPr>
        <w:t>Science</w:t>
      </w:r>
      <w:r w:rsidRPr="0007615B">
        <w:rPr>
          <w:rFonts w:ascii="Calibri" w:hAnsi="Calibri"/>
          <w:noProof/>
          <w:sz w:val="22"/>
        </w:rPr>
        <w:t xml:space="preserve"> </w:t>
      </w:r>
      <w:r w:rsidRPr="0007615B">
        <w:rPr>
          <w:rFonts w:ascii="Calibri" w:hAnsi="Calibri"/>
          <w:b/>
          <w:bCs/>
          <w:noProof/>
          <w:sz w:val="22"/>
        </w:rPr>
        <w:t>310</w:t>
      </w:r>
      <w:r w:rsidRPr="0007615B">
        <w:rPr>
          <w:rFonts w:ascii="Calibri" w:hAnsi="Calibri"/>
          <w:noProof/>
          <w:sz w:val="22"/>
        </w:rPr>
        <w:t>: 321–4.</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Nair S, Miller B, Barends M, Jaidee A, Patel J, Mayxay M, Newton P, Nosten F, Ferdig MT, Anderson TJC. 2008. Adaptive copy number evolution in malaria parasites. </w:t>
      </w:r>
      <w:r w:rsidRPr="0007615B">
        <w:rPr>
          <w:rFonts w:ascii="Calibri" w:hAnsi="Calibri"/>
          <w:i/>
          <w:iCs/>
          <w:noProof/>
          <w:sz w:val="22"/>
        </w:rPr>
        <w:t>PLoS Genet</w:t>
      </w:r>
      <w:r w:rsidRPr="0007615B">
        <w:rPr>
          <w:rFonts w:ascii="Calibri" w:hAnsi="Calibri"/>
          <w:noProof/>
          <w:sz w:val="22"/>
        </w:rPr>
        <w:t xml:space="preserve"> </w:t>
      </w:r>
      <w:r w:rsidRPr="0007615B">
        <w:rPr>
          <w:rFonts w:ascii="Calibri" w:hAnsi="Calibri"/>
          <w:b/>
          <w:bCs/>
          <w:noProof/>
          <w:sz w:val="22"/>
        </w:rPr>
        <w:t>4</w:t>
      </w:r>
      <w:r w:rsidRPr="0007615B">
        <w:rPr>
          <w:rFonts w:ascii="Calibri" w:hAnsi="Calibri"/>
          <w:noProof/>
          <w:sz w:val="22"/>
        </w:rPr>
        <w:t>: e100024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Nair S, Nash D, Sudimack D, Jaidee A, Barends M, Uhlemann A-C, Krishna S, Nosten F, Anderson TJC. 2007. Recurrent gene amplification and soft selective sweeps during evolution of multidrug resistance in malaria parasites. </w:t>
      </w:r>
      <w:r w:rsidRPr="0007615B">
        <w:rPr>
          <w:rFonts w:ascii="Calibri" w:hAnsi="Calibri"/>
          <w:i/>
          <w:iCs/>
          <w:noProof/>
          <w:sz w:val="22"/>
        </w:rPr>
        <w:t>Mol Biol Evol</w:t>
      </w:r>
      <w:r w:rsidRPr="0007615B">
        <w:rPr>
          <w:rFonts w:ascii="Calibri" w:hAnsi="Calibri"/>
          <w:noProof/>
          <w:sz w:val="22"/>
        </w:rPr>
        <w:t xml:space="preserve"> </w:t>
      </w:r>
      <w:r w:rsidRPr="0007615B">
        <w:rPr>
          <w:rFonts w:ascii="Calibri" w:hAnsi="Calibri"/>
          <w:b/>
          <w:bCs/>
          <w:noProof/>
          <w:sz w:val="22"/>
        </w:rPr>
        <w:t>24</w:t>
      </w:r>
      <w:r w:rsidRPr="0007615B">
        <w:rPr>
          <w:rFonts w:ascii="Calibri" w:hAnsi="Calibri"/>
          <w:noProof/>
          <w:sz w:val="22"/>
        </w:rPr>
        <w:t>: 562–7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Ranford-Cartwright LC, Mwangi JM. 2012. Analysis of malaria parasite phenotypes using experimental genetic crosses of Plasmodium falciparum. </w:t>
      </w:r>
      <w:r w:rsidRPr="0007615B">
        <w:rPr>
          <w:rFonts w:ascii="Calibri" w:hAnsi="Calibri"/>
          <w:i/>
          <w:iCs/>
          <w:noProof/>
          <w:sz w:val="22"/>
        </w:rPr>
        <w:t>Int J Parasitol</w:t>
      </w:r>
      <w:r w:rsidRPr="0007615B">
        <w:rPr>
          <w:rFonts w:ascii="Calibri" w:hAnsi="Calibri"/>
          <w:noProof/>
          <w:sz w:val="22"/>
        </w:rPr>
        <w:t xml:space="preserve"> </w:t>
      </w:r>
      <w:r w:rsidRPr="0007615B">
        <w:rPr>
          <w:rFonts w:ascii="Calibri" w:hAnsi="Calibri"/>
          <w:b/>
          <w:bCs/>
          <w:noProof/>
          <w:sz w:val="22"/>
        </w:rPr>
        <w:t>42</w:t>
      </w:r>
      <w:r w:rsidRPr="0007615B">
        <w:rPr>
          <w:rFonts w:ascii="Calibri" w:hAnsi="Calibri"/>
          <w:noProof/>
          <w:sz w:val="22"/>
        </w:rPr>
        <w:t>: 529–34.</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Robasky K, Lewis NE, Church GM. 2014. The role of replicates for error mitigation in next-generation sequencing. </w:t>
      </w:r>
      <w:r w:rsidRPr="0007615B">
        <w:rPr>
          <w:rFonts w:ascii="Calibri" w:hAnsi="Calibri"/>
          <w:i/>
          <w:iCs/>
          <w:noProof/>
          <w:sz w:val="22"/>
        </w:rPr>
        <w:t>Nat Rev Genet</w:t>
      </w:r>
      <w:r w:rsidRPr="0007615B">
        <w:rPr>
          <w:rFonts w:ascii="Calibri" w:hAnsi="Calibri"/>
          <w:noProof/>
          <w:sz w:val="22"/>
        </w:rPr>
        <w:t xml:space="preserve"> </w:t>
      </w:r>
      <w:r w:rsidRPr="0007615B">
        <w:rPr>
          <w:rFonts w:ascii="Calibri" w:hAnsi="Calibri"/>
          <w:b/>
          <w:bCs/>
          <w:noProof/>
          <w:sz w:val="22"/>
        </w:rPr>
        <w:t>15</w:t>
      </w:r>
      <w:r w:rsidRPr="0007615B">
        <w:rPr>
          <w:rFonts w:ascii="Calibri" w:hAnsi="Calibri"/>
          <w:noProof/>
          <w:sz w:val="22"/>
        </w:rPr>
        <w:t>: 56–62.</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Rosenthal PJ. 2013. The interplay between drug resistance and fitness in malaria parasites. </w:t>
      </w:r>
      <w:r w:rsidRPr="0007615B">
        <w:rPr>
          <w:rFonts w:ascii="Calibri" w:hAnsi="Calibri"/>
          <w:i/>
          <w:iCs/>
          <w:noProof/>
          <w:sz w:val="22"/>
        </w:rPr>
        <w:t>Mol Microbiol</w:t>
      </w:r>
      <w:r w:rsidRPr="0007615B">
        <w:rPr>
          <w:rFonts w:ascii="Calibri" w:hAnsi="Calibri"/>
          <w:noProof/>
          <w:sz w:val="22"/>
        </w:rPr>
        <w:t xml:space="preserve"> </w:t>
      </w:r>
      <w:r w:rsidRPr="0007615B">
        <w:rPr>
          <w:rFonts w:ascii="Calibri" w:hAnsi="Calibri"/>
          <w:b/>
          <w:bCs/>
          <w:noProof/>
          <w:sz w:val="22"/>
        </w:rPr>
        <w:t>89</w:t>
      </w:r>
      <w:r w:rsidRPr="0007615B">
        <w:rPr>
          <w:rFonts w:ascii="Calibri" w:hAnsi="Calibri"/>
          <w:noProof/>
          <w:sz w:val="22"/>
        </w:rPr>
        <w:t>: 1025–3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Roy SW, Ferreira MU, Hartl DL. 2008. Evolution of allelic dimorphism in malarial surface antigens. </w:t>
      </w:r>
      <w:r w:rsidRPr="0007615B">
        <w:rPr>
          <w:rFonts w:ascii="Calibri" w:hAnsi="Calibri"/>
          <w:i/>
          <w:iCs/>
          <w:noProof/>
          <w:sz w:val="22"/>
        </w:rPr>
        <w:t>Heredity (Edinb)</w:t>
      </w:r>
      <w:r w:rsidRPr="0007615B">
        <w:rPr>
          <w:rFonts w:ascii="Calibri" w:hAnsi="Calibri"/>
          <w:noProof/>
          <w:sz w:val="22"/>
        </w:rPr>
        <w:t xml:space="preserve"> </w:t>
      </w:r>
      <w:r w:rsidRPr="0007615B">
        <w:rPr>
          <w:rFonts w:ascii="Calibri" w:hAnsi="Calibri"/>
          <w:b/>
          <w:bCs/>
          <w:noProof/>
          <w:sz w:val="22"/>
        </w:rPr>
        <w:t>100</w:t>
      </w:r>
      <w:r w:rsidRPr="0007615B">
        <w:rPr>
          <w:rFonts w:ascii="Calibri" w:hAnsi="Calibri"/>
          <w:noProof/>
          <w:sz w:val="22"/>
        </w:rPr>
        <w:t>: 103–1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amarakoon U, Gonzales JM, Patel JJ, Tan A, Checkley L, Ferdig MT. 2011a. The landscape of inherited and de novo copy number variants in a Plasmodium falciparum genetic cross. </w:t>
      </w:r>
      <w:r w:rsidRPr="0007615B">
        <w:rPr>
          <w:rFonts w:ascii="Calibri" w:hAnsi="Calibri"/>
          <w:i/>
          <w:iCs/>
          <w:noProof/>
          <w:sz w:val="22"/>
        </w:rPr>
        <w:t>BMC Genomics</w:t>
      </w:r>
      <w:r w:rsidRPr="0007615B">
        <w:rPr>
          <w:rFonts w:ascii="Calibri" w:hAnsi="Calibri"/>
          <w:noProof/>
          <w:sz w:val="22"/>
        </w:rPr>
        <w:t xml:space="preserve"> </w:t>
      </w:r>
      <w:r w:rsidRPr="0007615B">
        <w:rPr>
          <w:rFonts w:ascii="Calibri" w:hAnsi="Calibri"/>
          <w:b/>
          <w:bCs/>
          <w:noProof/>
          <w:sz w:val="22"/>
        </w:rPr>
        <w:t>12</w:t>
      </w:r>
      <w:r w:rsidRPr="0007615B">
        <w:rPr>
          <w:rFonts w:ascii="Calibri" w:hAnsi="Calibri"/>
          <w:noProof/>
          <w:sz w:val="22"/>
        </w:rPr>
        <w:t>: 457.</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amarakoon U, Regier A, Tan A, Desany BA, Collins B, Tan JC, Emrich SJ, Ferdig MT. 2011b. High-throughput 454 resequencing for allele discovery and recombination mapping in Plasmodium falciparum. </w:t>
      </w:r>
      <w:r w:rsidRPr="0007615B">
        <w:rPr>
          <w:rFonts w:ascii="Calibri" w:hAnsi="Calibri"/>
          <w:i/>
          <w:iCs/>
          <w:noProof/>
          <w:sz w:val="22"/>
        </w:rPr>
        <w:t>BMC Genomics</w:t>
      </w:r>
      <w:r w:rsidRPr="0007615B">
        <w:rPr>
          <w:rFonts w:ascii="Calibri" w:hAnsi="Calibri"/>
          <w:noProof/>
          <w:sz w:val="22"/>
        </w:rPr>
        <w:t xml:space="preserve"> </w:t>
      </w:r>
      <w:r w:rsidRPr="0007615B">
        <w:rPr>
          <w:rFonts w:ascii="Calibri" w:hAnsi="Calibri"/>
          <w:b/>
          <w:bCs/>
          <w:noProof/>
          <w:sz w:val="22"/>
        </w:rPr>
        <w:t>12</w:t>
      </w:r>
      <w:r w:rsidRPr="0007615B">
        <w:rPr>
          <w:rFonts w:ascii="Calibri" w:hAnsi="Calibri"/>
          <w:noProof/>
          <w:sz w:val="22"/>
        </w:rPr>
        <w:t>: 11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aunders IW, Brohede J, Hannan GN. 2007. Estimating genotyping error rates from Mendelian errors in SNP array genotypes and their impact on inference. </w:t>
      </w:r>
      <w:r w:rsidRPr="0007615B">
        <w:rPr>
          <w:rFonts w:ascii="Calibri" w:hAnsi="Calibri"/>
          <w:i/>
          <w:iCs/>
          <w:noProof/>
          <w:sz w:val="22"/>
        </w:rPr>
        <w:t>Genomics</w:t>
      </w:r>
      <w:r w:rsidRPr="0007615B">
        <w:rPr>
          <w:rFonts w:ascii="Calibri" w:hAnsi="Calibri"/>
          <w:noProof/>
          <w:sz w:val="22"/>
        </w:rPr>
        <w:t xml:space="preserve"> </w:t>
      </w:r>
      <w:r w:rsidRPr="0007615B">
        <w:rPr>
          <w:rFonts w:ascii="Calibri" w:hAnsi="Calibri"/>
          <w:b/>
          <w:bCs/>
          <w:noProof/>
          <w:sz w:val="22"/>
        </w:rPr>
        <w:t>90</w:t>
      </w:r>
      <w:r w:rsidRPr="0007615B">
        <w:rPr>
          <w:rFonts w:ascii="Calibri" w:hAnsi="Calibri"/>
          <w:noProof/>
          <w:sz w:val="22"/>
        </w:rPr>
        <w:t>: 291–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epúlveda N, Campino SG, Assefa SA, Sutherland CJ, Pain A, Clark TG. 2013. A Poisson hierarchical modelling approach to detecting copy number variation in sequence coverage data. </w:t>
      </w:r>
      <w:r w:rsidRPr="0007615B">
        <w:rPr>
          <w:rFonts w:ascii="Calibri" w:hAnsi="Calibri"/>
          <w:i/>
          <w:iCs/>
          <w:noProof/>
          <w:sz w:val="22"/>
        </w:rPr>
        <w:t>BMC Genomics</w:t>
      </w:r>
      <w:r w:rsidRPr="0007615B">
        <w:rPr>
          <w:rFonts w:ascii="Calibri" w:hAnsi="Calibri"/>
          <w:noProof/>
          <w:sz w:val="22"/>
        </w:rPr>
        <w:t xml:space="preserve"> </w:t>
      </w:r>
      <w:r w:rsidRPr="0007615B">
        <w:rPr>
          <w:rFonts w:ascii="Calibri" w:hAnsi="Calibri"/>
          <w:b/>
          <w:bCs/>
          <w:noProof/>
          <w:sz w:val="22"/>
        </w:rPr>
        <w:t>14</w:t>
      </w:r>
      <w:r w:rsidRPr="0007615B">
        <w:rPr>
          <w:rFonts w:ascii="Calibri" w:hAnsi="Calibri"/>
          <w:noProof/>
          <w:sz w:val="22"/>
        </w:rPr>
        <w:t>: 12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u X, Ferdig MT, Huang Y, Huynh CQ, Liu A, You J, Wootton JC, Wellems TE. 1999. A genetic map and recombination parameters of the human malaria parasite Plasmodium falciparum. </w:t>
      </w:r>
      <w:r w:rsidRPr="0007615B">
        <w:rPr>
          <w:rFonts w:ascii="Calibri" w:hAnsi="Calibri"/>
          <w:i/>
          <w:iCs/>
          <w:noProof/>
          <w:sz w:val="22"/>
        </w:rPr>
        <w:t>Science</w:t>
      </w:r>
      <w:r w:rsidRPr="0007615B">
        <w:rPr>
          <w:rFonts w:ascii="Calibri" w:hAnsi="Calibri"/>
          <w:noProof/>
          <w:sz w:val="22"/>
        </w:rPr>
        <w:t xml:space="preserve"> </w:t>
      </w:r>
      <w:r w:rsidRPr="0007615B">
        <w:rPr>
          <w:rFonts w:ascii="Calibri" w:hAnsi="Calibri"/>
          <w:b/>
          <w:bCs/>
          <w:noProof/>
          <w:sz w:val="22"/>
        </w:rPr>
        <w:t>286</w:t>
      </w:r>
      <w:r w:rsidRPr="0007615B">
        <w:rPr>
          <w:rFonts w:ascii="Calibri" w:hAnsi="Calibri"/>
          <w:noProof/>
          <w:sz w:val="22"/>
        </w:rPr>
        <w:t>: 1351–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Su X, Hayton K, Wellems TE. 2007. Genetic linkage and association analyses for trait mapping in Plasmodium falciparum. </w:t>
      </w:r>
      <w:r w:rsidRPr="0007615B">
        <w:rPr>
          <w:rFonts w:ascii="Calibri" w:hAnsi="Calibri"/>
          <w:i/>
          <w:iCs/>
          <w:noProof/>
          <w:sz w:val="22"/>
        </w:rPr>
        <w:t>Nat Rev Genet</w:t>
      </w:r>
      <w:r w:rsidRPr="0007615B">
        <w:rPr>
          <w:rFonts w:ascii="Calibri" w:hAnsi="Calibri"/>
          <w:noProof/>
          <w:sz w:val="22"/>
        </w:rPr>
        <w:t xml:space="preserve"> </w:t>
      </w:r>
      <w:r w:rsidRPr="0007615B">
        <w:rPr>
          <w:rFonts w:ascii="Calibri" w:hAnsi="Calibri"/>
          <w:b/>
          <w:bCs/>
          <w:noProof/>
          <w:sz w:val="22"/>
        </w:rPr>
        <w:t>8</w:t>
      </w:r>
      <w:r w:rsidRPr="0007615B">
        <w:rPr>
          <w:rFonts w:ascii="Calibri" w:hAnsi="Calibri"/>
          <w:noProof/>
          <w:sz w:val="22"/>
        </w:rPr>
        <w:t>: 497–50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Tan JC, Tan A, Checkley L, Honsa CM, Ferdig MT. 2010. Variable numbers of tandem repeats in Plasmodium falciparum genes. </w:t>
      </w:r>
      <w:r w:rsidRPr="0007615B">
        <w:rPr>
          <w:rFonts w:ascii="Calibri" w:hAnsi="Calibri"/>
          <w:i/>
          <w:iCs/>
          <w:noProof/>
          <w:sz w:val="22"/>
        </w:rPr>
        <w:t>J Mol Evol</w:t>
      </w:r>
      <w:r w:rsidRPr="0007615B">
        <w:rPr>
          <w:rFonts w:ascii="Calibri" w:hAnsi="Calibri"/>
          <w:noProof/>
          <w:sz w:val="22"/>
        </w:rPr>
        <w:t xml:space="preserve"> </w:t>
      </w:r>
      <w:r w:rsidRPr="0007615B">
        <w:rPr>
          <w:rFonts w:ascii="Calibri" w:hAnsi="Calibri"/>
          <w:b/>
          <w:bCs/>
          <w:noProof/>
          <w:sz w:val="22"/>
        </w:rPr>
        <w:t>71</w:t>
      </w:r>
      <w:r w:rsidRPr="0007615B">
        <w:rPr>
          <w:rFonts w:ascii="Calibri" w:hAnsi="Calibri"/>
          <w:noProof/>
          <w:sz w:val="22"/>
        </w:rPr>
        <w:t>: 268–7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lastRenderedPageBreak/>
        <w:t xml:space="preserve">Valli A, López-Moya JJ, García JA. 2007. Recombination and gene duplication in the evolutionary diversification of P1 proteins in the family Potyviridae. </w:t>
      </w:r>
      <w:r w:rsidRPr="0007615B">
        <w:rPr>
          <w:rFonts w:ascii="Calibri" w:hAnsi="Calibri"/>
          <w:i/>
          <w:iCs/>
          <w:noProof/>
          <w:sz w:val="22"/>
        </w:rPr>
        <w:t>J Gen Virol</w:t>
      </w:r>
      <w:r w:rsidRPr="0007615B">
        <w:rPr>
          <w:rFonts w:ascii="Calibri" w:hAnsi="Calibri"/>
          <w:noProof/>
          <w:sz w:val="22"/>
        </w:rPr>
        <w:t xml:space="preserve"> </w:t>
      </w:r>
      <w:r w:rsidRPr="0007615B">
        <w:rPr>
          <w:rFonts w:ascii="Calibri" w:hAnsi="Calibri"/>
          <w:b/>
          <w:bCs/>
          <w:noProof/>
          <w:sz w:val="22"/>
        </w:rPr>
        <w:t>88</w:t>
      </w:r>
      <w:r w:rsidRPr="0007615B">
        <w:rPr>
          <w:rFonts w:ascii="Calibri" w:hAnsi="Calibri"/>
          <w:noProof/>
          <w:sz w:val="22"/>
        </w:rPr>
        <w:t>: 1016–28.</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Van der Auwera GA, Carneiro MO, Hartl C, Poplin R, Del Angel G, Levy-Moonshine A, Jordan T, Shakir K, Roazen D, Thibault J, et al. 2013. </w:t>
      </w:r>
      <w:r w:rsidRPr="0007615B">
        <w:rPr>
          <w:rFonts w:ascii="Calibri" w:hAnsi="Calibri"/>
          <w:i/>
          <w:iCs/>
          <w:noProof/>
          <w:sz w:val="22"/>
        </w:rPr>
        <w:t>Current Protocols in Bioinformatics</w:t>
      </w:r>
      <w:r w:rsidRPr="0007615B">
        <w:rPr>
          <w:rFonts w:ascii="Calibri" w:hAnsi="Calibri"/>
          <w:noProof/>
          <w:sz w:val="22"/>
        </w:rPr>
        <w:t>. eds. A. Bateman, W.R. Pearson, L.D. Stein, G.D. Stormo, and J.R. Yates. John Wiley &amp; Sons, Inc., Hoboken, NJ, USA.</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Vaughan AM, Pinapati RS, Cheeseman IH, Camargo N, Fishbaugher M, Checkley LA, Nair S, Hutyra CA, Nosten FH, Anderson TJC, et al. 2015. Plasmodium falciparum genetic crosses in a humanized mouse model. </w:t>
      </w:r>
      <w:r w:rsidRPr="0007615B">
        <w:rPr>
          <w:rFonts w:ascii="Calibri" w:hAnsi="Calibri"/>
          <w:i/>
          <w:iCs/>
          <w:noProof/>
          <w:sz w:val="22"/>
        </w:rPr>
        <w:t>Nat Methods</w:t>
      </w:r>
      <w:r w:rsidRPr="0007615B">
        <w:rPr>
          <w:rFonts w:ascii="Calibri" w:hAnsi="Calibri"/>
          <w:noProof/>
          <w:sz w:val="22"/>
        </w:rPr>
        <w:t xml:space="preserve"> </w:t>
      </w:r>
      <w:r w:rsidRPr="0007615B">
        <w:rPr>
          <w:rFonts w:ascii="Calibri" w:hAnsi="Calibri"/>
          <w:b/>
          <w:bCs/>
          <w:noProof/>
          <w:sz w:val="22"/>
        </w:rPr>
        <w:t>12</w:t>
      </w:r>
      <w:r w:rsidRPr="0007615B">
        <w:rPr>
          <w:rFonts w:ascii="Calibri" w:hAnsi="Calibri"/>
          <w:noProof/>
          <w:sz w:val="22"/>
        </w:rPr>
        <w:t>: 631–63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Völker M, Backström N, Skinner BM, Langley EJ, Bunzey SK, Ellegren H, Griffin DK. 2010. Copy number variation, chromosome rearrangement, and their association with recombination during avian evolution. </w:t>
      </w:r>
      <w:r w:rsidRPr="0007615B">
        <w:rPr>
          <w:rFonts w:ascii="Calibri" w:hAnsi="Calibri"/>
          <w:i/>
          <w:iCs/>
          <w:noProof/>
          <w:sz w:val="22"/>
        </w:rPr>
        <w:t>Genome Res</w:t>
      </w:r>
      <w:r w:rsidRPr="0007615B">
        <w:rPr>
          <w:rFonts w:ascii="Calibri" w:hAnsi="Calibri"/>
          <w:noProof/>
          <w:sz w:val="22"/>
        </w:rPr>
        <w:t xml:space="preserve"> </w:t>
      </w:r>
      <w:r w:rsidRPr="0007615B">
        <w:rPr>
          <w:rFonts w:ascii="Calibri" w:hAnsi="Calibri"/>
          <w:b/>
          <w:bCs/>
          <w:noProof/>
          <w:sz w:val="22"/>
        </w:rPr>
        <w:t>20</w:t>
      </w:r>
      <w:r w:rsidRPr="0007615B">
        <w:rPr>
          <w:rFonts w:ascii="Calibri" w:hAnsi="Calibri"/>
          <w:noProof/>
          <w:sz w:val="22"/>
        </w:rPr>
        <w:t>: 503–11.</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Walker-Jonah A, Dolan SA, Gwadz RW, Panton LJ, Wellems TE. 1992. An RFLP map of the Plasmodium falciparum genome, recombination rates and favored linkage groups in a genetic cross. </w:t>
      </w:r>
      <w:r w:rsidRPr="0007615B">
        <w:rPr>
          <w:rFonts w:ascii="Calibri" w:hAnsi="Calibri"/>
          <w:i/>
          <w:iCs/>
          <w:noProof/>
          <w:sz w:val="22"/>
        </w:rPr>
        <w:t>Mol Biochem Parasitol</w:t>
      </w:r>
      <w:r w:rsidRPr="0007615B">
        <w:rPr>
          <w:rFonts w:ascii="Calibri" w:hAnsi="Calibri"/>
          <w:noProof/>
          <w:sz w:val="22"/>
        </w:rPr>
        <w:t xml:space="preserve"> </w:t>
      </w:r>
      <w:r w:rsidRPr="0007615B">
        <w:rPr>
          <w:rFonts w:ascii="Calibri" w:hAnsi="Calibri"/>
          <w:b/>
          <w:bCs/>
          <w:noProof/>
          <w:sz w:val="22"/>
        </w:rPr>
        <w:t>51</w:t>
      </w:r>
      <w:r w:rsidRPr="0007615B">
        <w:rPr>
          <w:rFonts w:ascii="Calibri" w:hAnsi="Calibri"/>
          <w:noProof/>
          <w:sz w:val="22"/>
        </w:rPr>
        <w:t>: 313–20.</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Walliker D, Quakyi IA, Wellems TE, McCutchan TF, Szarfman A, London WT, Corcoran LM, Burkot TR, Carter R. 1987. Genetic analysis of the human malaria parasite Plasmodium falciparum. </w:t>
      </w:r>
      <w:r w:rsidRPr="0007615B">
        <w:rPr>
          <w:rFonts w:ascii="Calibri" w:hAnsi="Calibri"/>
          <w:i/>
          <w:iCs/>
          <w:noProof/>
          <w:sz w:val="22"/>
        </w:rPr>
        <w:t>Science</w:t>
      </w:r>
      <w:r w:rsidRPr="0007615B">
        <w:rPr>
          <w:rFonts w:ascii="Calibri" w:hAnsi="Calibri"/>
          <w:noProof/>
          <w:sz w:val="22"/>
        </w:rPr>
        <w:t xml:space="preserve"> </w:t>
      </w:r>
      <w:r w:rsidRPr="0007615B">
        <w:rPr>
          <w:rFonts w:ascii="Calibri" w:hAnsi="Calibri"/>
          <w:b/>
          <w:bCs/>
          <w:noProof/>
          <w:sz w:val="22"/>
        </w:rPr>
        <w:t>236</w:t>
      </w:r>
      <w:r w:rsidRPr="0007615B">
        <w:rPr>
          <w:rFonts w:ascii="Calibri" w:hAnsi="Calibri"/>
          <w:noProof/>
          <w:sz w:val="22"/>
        </w:rPr>
        <w:t>: 1661–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Wellems TE, Panton LJ, Gluzman IY, do Rosario VE, Gwadz RW, Walker-Jonah A, Krogstad DJ. 1990. Chloroquine resistance not linked to mdr-like genes in a Plasmodium falciparum cross. </w:t>
      </w:r>
      <w:r w:rsidRPr="0007615B">
        <w:rPr>
          <w:rFonts w:ascii="Calibri" w:hAnsi="Calibri"/>
          <w:i/>
          <w:iCs/>
          <w:noProof/>
          <w:sz w:val="22"/>
        </w:rPr>
        <w:t>Nature</w:t>
      </w:r>
      <w:r w:rsidRPr="0007615B">
        <w:rPr>
          <w:rFonts w:ascii="Calibri" w:hAnsi="Calibri"/>
          <w:noProof/>
          <w:sz w:val="22"/>
        </w:rPr>
        <w:t xml:space="preserve"> </w:t>
      </w:r>
      <w:r w:rsidRPr="0007615B">
        <w:rPr>
          <w:rFonts w:ascii="Calibri" w:hAnsi="Calibri"/>
          <w:b/>
          <w:bCs/>
          <w:noProof/>
          <w:sz w:val="22"/>
        </w:rPr>
        <w:t>345</w:t>
      </w:r>
      <w:r w:rsidRPr="0007615B">
        <w:rPr>
          <w:rFonts w:ascii="Calibri" w:hAnsi="Calibri"/>
          <w:noProof/>
          <w:sz w:val="22"/>
        </w:rPr>
        <w:t>: 253–5.</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Wellems TE, Walker-Jonah A, Panton LJ. 1991. Genetic mapping of the chloroquine-resistance locus on Plasmodium falciparum chromosome 7. </w:t>
      </w:r>
      <w:r w:rsidRPr="0007615B">
        <w:rPr>
          <w:rFonts w:ascii="Calibri" w:hAnsi="Calibri"/>
          <w:i/>
          <w:iCs/>
          <w:noProof/>
          <w:sz w:val="22"/>
        </w:rPr>
        <w:t>Proc Natl Acad Sci U S A</w:t>
      </w:r>
      <w:r w:rsidRPr="0007615B">
        <w:rPr>
          <w:rFonts w:ascii="Calibri" w:hAnsi="Calibri"/>
          <w:noProof/>
          <w:sz w:val="22"/>
        </w:rPr>
        <w:t xml:space="preserve"> </w:t>
      </w:r>
      <w:r w:rsidRPr="0007615B">
        <w:rPr>
          <w:rFonts w:ascii="Calibri" w:hAnsi="Calibri"/>
          <w:b/>
          <w:bCs/>
          <w:noProof/>
          <w:sz w:val="22"/>
        </w:rPr>
        <w:t>88</w:t>
      </w:r>
      <w:r w:rsidRPr="0007615B">
        <w:rPr>
          <w:rFonts w:ascii="Calibri" w:hAnsi="Calibri"/>
          <w:noProof/>
          <w:sz w:val="22"/>
        </w:rPr>
        <w:t>: 3382–6.</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Youds JL, Boulton SJ. 2011. The choice in meiosis - defining the factors that influence crossover or non-crossover formation. </w:t>
      </w:r>
      <w:r w:rsidRPr="0007615B">
        <w:rPr>
          <w:rFonts w:ascii="Calibri" w:hAnsi="Calibri"/>
          <w:i/>
          <w:iCs/>
          <w:noProof/>
          <w:sz w:val="22"/>
        </w:rPr>
        <w:t>J Cell Sci</w:t>
      </w:r>
      <w:r w:rsidRPr="0007615B">
        <w:rPr>
          <w:rFonts w:ascii="Calibri" w:hAnsi="Calibri"/>
          <w:noProof/>
          <w:sz w:val="22"/>
        </w:rPr>
        <w:t xml:space="preserve"> </w:t>
      </w:r>
      <w:r w:rsidRPr="0007615B">
        <w:rPr>
          <w:rFonts w:ascii="Calibri" w:hAnsi="Calibri"/>
          <w:b/>
          <w:bCs/>
          <w:noProof/>
          <w:sz w:val="22"/>
        </w:rPr>
        <w:t>124</w:t>
      </w:r>
      <w:r w:rsidRPr="0007615B">
        <w:rPr>
          <w:rFonts w:ascii="Calibri" w:hAnsi="Calibri"/>
          <w:noProof/>
          <w:sz w:val="22"/>
        </w:rPr>
        <w:t>: 501–13.</w:t>
      </w:r>
    </w:p>
    <w:p w:rsidR="0007615B" w:rsidRPr="0007615B" w:rsidRDefault="0007615B">
      <w:pPr>
        <w:pStyle w:val="NormalWeb"/>
        <w:ind w:left="480" w:hanging="480"/>
        <w:divId w:val="651909149"/>
        <w:rPr>
          <w:rFonts w:ascii="Calibri" w:hAnsi="Calibri"/>
          <w:noProof/>
          <w:sz w:val="22"/>
        </w:rPr>
      </w:pPr>
      <w:r w:rsidRPr="0007615B">
        <w:rPr>
          <w:rFonts w:ascii="Calibri" w:hAnsi="Calibri"/>
          <w:noProof/>
          <w:sz w:val="22"/>
        </w:rPr>
        <w:t xml:space="preserve">Zilversmit MM, Volkman SK, DePristo MA, Wirth DF, Awadalla P, Hartl DL. 2010. Low-complexity regions in Plasmodium falciparum: missing links in the evolution of an extreme genome. </w:t>
      </w:r>
      <w:r w:rsidRPr="0007615B">
        <w:rPr>
          <w:rFonts w:ascii="Calibri" w:hAnsi="Calibri"/>
          <w:i/>
          <w:iCs/>
          <w:noProof/>
          <w:sz w:val="22"/>
        </w:rPr>
        <w:t>Mol Biol Evol</w:t>
      </w:r>
      <w:r w:rsidRPr="0007615B">
        <w:rPr>
          <w:rFonts w:ascii="Calibri" w:hAnsi="Calibri"/>
          <w:noProof/>
          <w:sz w:val="22"/>
        </w:rPr>
        <w:t xml:space="preserve"> </w:t>
      </w:r>
      <w:r w:rsidRPr="0007615B">
        <w:rPr>
          <w:rFonts w:ascii="Calibri" w:hAnsi="Calibri"/>
          <w:b/>
          <w:bCs/>
          <w:noProof/>
          <w:sz w:val="22"/>
        </w:rPr>
        <w:t>27</w:t>
      </w:r>
      <w:r w:rsidRPr="0007615B">
        <w:rPr>
          <w:rFonts w:ascii="Calibri" w:hAnsi="Calibri"/>
          <w:noProof/>
          <w:sz w:val="22"/>
        </w:rPr>
        <w:t>: 2198–209.</w:t>
      </w:r>
    </w:p>
    <w:p w:rsidR="009E1600" w:rsidRPr="009E1600" w:rsidRDefault="005C3FF3" w:rsidP="0007615B">
      <w:pPr>
        <w:pStyle w:val="NormalWeb"/>
        <w:ind w:left="480" w:hanging="480"/>
        <w:divId w:val="81076552"/>
      </w:pPr>
      <w:r>
        <w:fldChar w:fldCharType="end"/>
      </w:r>
    </w:p>
    <w:sectPr w:rsidR="009E1600" w:rsidRPr="009E1600" w:rsidSect="00355A6C">
      <w:footerReference w:type="default" r:id="rId20"/>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A47" w:rsidRDefault="009D4A47" w:rsidP="008B66D9">
      <w:pPr>
        <w:spacing w:after="0" w:line="240" w:lineRule="auto"/>
      </w:pPr>
      <w:r>
        <w:separator/>
      </w:r>
    </w:p>
  </w:endnote>
  <w:endnote w:type="continuationSeparator" w:id="0">
    <w:p w:rsidR="009D4A47" w:rsidRDefault="009D4A47"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1359936"/>
      <w:docPartObj>
        <w:docPartGallery w:val="Page Numbers (Bottom of Page)"/>
        <w:docPartUnique/>
      </w:docPartObj>
    </w:sdtPr>
    <w:sdtEndPr>
      <w:rPr>
        <w:noProof/>
      </w:rPr>
    </w:sdtEndPr>
    <w:sdtContent>
      <w:p w:rsidR="00B13D00" w:rsidRDefault="00B13D00">
        <w:pPr>
          <w:pStyle w:val="Footer"/>
          <w:jc w:val="center"/>
        </w:pPr>
        <w:r>
          <w:fldChar w:fldCharType="begin"/>
        </w:r>
        <w:r>
          <w:instrText xml:space="preserve"> PAGE   \* MERGEFORMAT </w:instrText>
        </w:r>
        <w:r>
          <w:fldChar w:fldCharType="separate"/>
        </w:r>
        <w:r w:rsidR="0076192D">
          <w:rPr>
            <w:noProof/>
          </w:rPr>
          <w:t>1</w:t>
        </w:r>
        <w:r>
          <w:rPr>
            <w:noProof/>
          </w:rPr>
          <w:fldChar w:fldCharType="end"/>
        </w:r>
      </w:p>
    </w:sdtContent>
  </w:sdt>
  <w:p w:rsidR="00B13D00" w:rsidRDefault="00B13D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A47" w:rsidRDefault="009D4A47" w:rsidP="008B66D9">
      <w:pPr>
        <w:spacing w:after="0" w:line="240" w:lineRule="auto"/>
      </w:pPr>
      <w:r>
        <w:separator/>
      </w:r>
    </w:p>
  </w:footnote>
  <w:footnote w:type="continuationSeparator" w:id="0">
    <w:p w:rsidR="009D4A47" w:rsidRDefault="009D4A47" w:rsidP="008B66D9">
      <w:pPr>
        <w:spacing w:after="0" w:line="240" w:lineRule="auto"/>
      </w:pPr>
      <w:r>
        <w:continuationSeparator/>
      </w:r>
    </w:p>
  </w:footnote>
  <w:footnote w:id="1">
    <w:p w:rsidR="00B13D00" w:rsidRDefault="00B13D00">
      <w:pPr>
        <w:pStyle w:val="FootnoteText"/>
      </w:pPr>
      <w:r>
        <w:rPr>
          <w:rStyle w:val="FootnoteReference"/>
        </w:rPr>
        <w:footnoteRef/>
      </w:r>
      <w:r>
        <w:t xml:space="preserve"> MRC Centre for Genomics and Global Health, University of Oxford, Oxford, UK</w:t>
      </w:r>
    </w:p>
  </w:footnote>
  <w:footnote w:id="2">
    <w:p w:rsidR="00B13D00" w:rsidRDefault="00B13D00">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B13D00" w:rsidRDefault="00B13D00">
      <w:pPr>
        <w:pStyle w:val="FootnoteText"/>
      </w:pPr>
      <w:r>
        <w:rPr>
          <w:rStyle w:val="FootnoteReference"/>
        </w:rPr>
        <w:footnoteRef/>
      </w:r>
      <w:r>
        <w:t xml:space="preserve"> Wellcome Trust Centre for Human Genetics, University of Oxford, Oxford, UK</w:t>
      </w:r>
    </w:p>
  </w:footnote>
  <w:footnote w:id="4">
    <w:p w:rsidR="00B13D00" w:rsidRDefault="00B13D00">
      <w:pPr>
        <w:pStyle w:val="FootnoteText"/>
      </w:pPr>
      <w:r>
        <w:rPr>
          <w:rStyle w:val="FootnoteReference"/>
        </w:rPr>
        <w:footnoteRef/>
      </w:r>
      <w:r>
        <w:t xml:space="preserve"> Bowdoin College, Brunswick, Maine, USA</w:t>
      </w:r>
    </w:p>
  </w:footnote>
  <w:footnote w:id="5">
    <w:p w:rsidR="00B13D00" w:rsidRDefault="00B13D00">
      <w:pPr>
        <w:pStyle w:val="FootnoteText"/>
      </w:pPr>
      <w:r>
        <w:rPr>
          <w:rStyle w:val="FootnoteReference"/>
        </w:rPr>
        <w:footnoteRef/>
      </w:r>
      <w:r>
        <w:t xml:space="preserve"> Broad Institute of Harvard and MIT, Cambridge, Massachusetts, USA</w:t>
      </w:r>
    </w:p>
  </w:footnote>
  <w:footnote w:id="6">
    <w:p w:rsidR="00B13D00" w:rsidRDefault="00B13D00">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B13D00" w:rsidRDefault="00B13D00">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B13D00" w:rsidRDefault="00B13D00">
      <w:pPr>
        <w:pStyle w:val="FootnoteText"/>
      </w:pPr>
      <w:r>
        <w:rPr>
          <w:rStyle w:val="FootnoteReference"/>
        </w:rPr>
        <w:footnoteRef/>
      </w:r>
      <w:r>
        <w:t xml:space="preserve"> Eck Institute for Global Health, Department of Biological Sciences, University of Notre Dame, Notre Dame, Indiana, USA</w:t>
      </w:r>
    </w:p>
  </w:footnote>
  <w:footnote w:id="9">
    <w:p w:rsidR="00B13D00" w:rsidRDefault="00B13D00">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B13D00" w:rsidRDefault="00B13D00">
      <w:pPr>
        <w:pStyle w:val="FootnoteText"/>
      </w:pPr>
      <w:r>
        <w:rPr>
          <w:rStyle w:val="FootnoteReference"/>
        </w:rPr>
        <w:footnoteRef/>
      </w:r>
      <w:r>
        <w:t xml:space="preserve"> Department of Statistics, University of Oxford, Oxford, UK</w:t>
      </w:r>
    </w:p>
  </w:footnote>
  <w:footnote w:id="11">
    <w:p w:rsidR="00B13D00" w:rsidRDefault="00B13D00" w:rsidP="0083016F">
      <w:pPr>
        <w:pStyle w:val="FootnoteText"/>
      </w:pPr>
      <w:r>
        <w:rPr>
          <w:rStyle w:val="FootnoteReference"/>
        </w:rPr>
        <w:footnoteRef/>
      </w:r>
      <w:r>
        <w:t xml:space="preserve"> ftp://ngs.sanger.ac.uk/production/pf-crosses/1.0/</w:t>
      </w:r>
    </w:p>
  </w:footnote>
  <w:footnote w:id="12">
    <w:p w:rsidR="00B13D00" w:rsidRDefault="00B13D00">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B13D00" w:rsidRDefault="00B13D00">
      <w:pPr>
        <w:pStyle w:val="FootnoteText"/>
      </w:pPr>
      <w:r>
        <w:rPr>
          <w:rStyle w:val="FootnoteReference"/>
        </w:rPr>
        <w:footnoteRef/>
      </w:r>
      <w:r>
        <w:t xml:space="preserve"> https://github.com/alimanfoo/pysamsta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4BF"/>
    <w:rsid w:val="00012D16"/>
    <w:rsid w:val="00013797"/>
    <w:rsid w:val="00015727"/>
    <w:rsid w:val="00016DA9"/>
    <w:rsid w:val="00022BF0"/>
    <w:rsid w:val="0004180F"/>
    <w:rsid w:val="00043C58"/>
    <w:rsid w:val="0005220C"/>
    <w:rsid w:val="000645D6"/>
    <w:rsid w:val="00065004"/>
    <w:rsid w:val="00071215"/>
    <w:rsid w:val="0007615B"/>
    <w:rsid w:val="00077681"/>
    <w:rsid w:val="00081BCE"/>
    <w:rsid w:val="000840C7"/>
    <w:rsid w:val="00084E8A"/>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2B62"/>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20D6"/>
    <w:rsid w:val="001F6267"/>
    <w:rsid w:val="001F7E29"/>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5529B"/>
    <w:rsid w:val="00263A8B"/>
    <w:rsid w:val="00264F25"/>
    <w:rsid w:val="00266665"/>
    <w:rsid w:val="002759C7"/>
    <w:rsid w:val="00291C00"/>
    <w:rsid w:val="00293AC3"/>
    <w:rsid w:val="00295C75"/>
    <w:rsid w:val="002A031E"/>
    <w:rsid w:val="002A236A"/>
    <w:rsid w:val="002A2BE8"/>
    <w:rsid w:val="002A5154"/>
    <w:rsid w:val="002B4174"/>
    <w:rsid w:val="002B5CBF"/>
    <w:rsid w:val="002C092B"/>
    <w:rsid w:val="002C3E4D"/>
    <w:rsid w:val="002D236F"/>
    <w:rsid w:val="002F7A46"/>
    <w:rsid w:val="00307679"/>
    <w:rsid w:val="0031069D"/>
    <w:rsid w:val="00316BAD"/>
    <w:rsid w:val="00320409"/>
    <w:rsid w:val="00320E71"/>
    <w:rsid w:val="003224B9"/>
    <w:rsid w:val="00324626"/>
    <w:rsid w:val="00325FF3"/>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347F"/>
    <w:rsid w:val="003C55CB"/>
    <w:rsid w:val="003C6843"/>
    <w:rsid w:val="003C72B7"/>
    <w:rsid w:val="003D0F25"/>
    <w:rsid w:val="003D1E9D"/>
    <w:rsid w:val="003D3144"/>
    <w:rsid w:val="003D5E66"/>
    <w:rsid w:val="003D7F87"/>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1284"/>
    <w:rsid w:val="004332D4"/>
    <w:rsid w:val="00434D88"/>
    <w:rsid w:val="004357C6"/>
    <w:rsid w:val="00436C33"/>
    <w:rsid w:val="004403DA"/>
    <w:rsid w:val="004412FA"/>
    <w:rsid w:val="00442FA6"/>
    <w:rsid w:val="00446F45"/>
    <w:rsid w:val="00450E72"/>
    <w:rsid w:val="004531F4"/>
    <w:rsid w:val="004533B9"/>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1753"/>
    <w:rsid w:val="005E4F41"/>
    <w:rsid w:val="005E4F4C"/>
    <w:rsid w:val="005E5FE9"/>
    <w:rsid w:val="005F02B9"/>
    <w:rsid w:val="005F76A4"/>
    <w:rsid w:val="005F7D85"/>
    <w:rsid w:val="005F7DD3"/>
    <w:rsid w:val="0060093E"/>
    <w:rsid w:val="00601883"/>
    <w:rsid w:val="006018E2"/>
    <w:rsid w:val="00605B08"/>
    <w:rsid w:val="006065AE"/>
    <w:rsid w:val="00607AA0"/>
    <w:rsid w:val="0061637F"/>
    <w:rsid w:val="0062071D"/>
    <w:rsid w:val="00622DB4"/>
    <w:rsid w:val="00622F1D"/>
    <w:rsid w:val="00624AF9"/>
    <w:rsid w:val="00630078"/>
    <w:rsid w:val="00635AD4"/>
    <w:rsid w:val="0063600E"/>
    <w:rsid w:val="006469F3"/>
    <w:rsid w:val="0065235B"/>
    <w:rsid w:val="00653393"/>
    <w:rsid w:val="0066222C"/>
    <w:rsid w:val="0066428C"/>
    <w:rsid w:val="00666208"/>
    <w:rsid w:val="00666B61"/>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3DDF"/>
    <w:rsid w:val="006C6A25"/>
    <w:rsid w:val="006D6FCD"/>
    <w:rsid w:val="006E6764"/>
    <w:rsid w:val="006E7EA9"/>
    <w:rsid w:val="006F1FCC"/>
    <w:rsid w:val="00716BD6"/>
    <w:rsid w:val="0072106A"/>
    <w:rsid w:val="007220F1"/>
    <w:rsid w:val="00725338"/>
    <w:rsid w:val="00732DD8"/>
    <w:rsid w:val="00734AC2"/>
    <w:rsid w:val="00734EF6"/>
    <w:rsid w:val="00750C95"/>
    <w:rsid w:val="00754F50"/>
    <w:rsid w:val="00757C5C"/>
    <w:rsid w:val="00760802"/>
    <w:rsid w:val="0076105D"/>
    <w:rsid w:val="0076159B"/>
    <w:rsid w:val="0076192D"/>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C7B84"/>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0546"/>
    <w:rsid w:val="008A5CF4"/>
    <w:rsid w:val="008B2CF9"/>
    <w:rsid w:val="008B66D9"/>
    <w:rsid w:val="008C03B4"/>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5FFB"/>
    <w:rsid w:val="0098727C"/>
    <w:rsid w:val="009919C9"/>
    <w:rsid w:val="00993D4F"/>
    <w:rsid w:val="00995125"/>
    <w:rsid w:val="009A1874"/>
    <w:rsid w:val="009A32D6"/>
    <w:rsid w:val="009A7E42"/>
    <w:rsid w:val="009C2480"/>
    <w:rsid w:val="009D296D"/>
    <w:rsid w:val="009D4A47"/>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036"/>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1774"/>
    <w:rsid w:val="00AF5355"/>
    <w:rsid w:val="00B037B8"/>
    <w:rsid w:val="00B05A9F"/>
    <w:rsid w:val="00B11DF3"/>
    <w:rsid w:val="00B1349E"/>
    <w:rsid w:val="00B139F3"/>
    <w:rsid w:val="00B13D00"/>
    <w:rsid w:val="00B1727B"/>
    <w:rsid w:val="00B241EF"/>
    <w:rsid w:val="00B25677"/>
    <w:rsid w:val="00B2594B"/>
    <w:rsid w:val="00B32D1F"/>
    <w:rsid w:val="00B339B7"/>
    <w:rsid w:val="00B34836"/>
    <w:rsid w:val="00B37C66"/>
    <w:rsid w:val="00B50155"/>
    <w:rsid w:val="00B513E5"/>
    <w:rsid w:val="00B537A3"/>
    <w:rsid w:val="00B53E0D"/>
    <w:rsid w:val="00B65E4B"/>
    <w:rsid w:val="00B6677C"/>
    <w:rsid w:val="00B7595D"/>
    <w:rsid w:val="00BA0FA8"/>
    <w:rsid w:val="00BA2C42"/>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1D10"/>
    <w:rsid w:val="00C32810"/>
    <w:rsid w:val="00C333D0"/>
    <w:rsid w:val="00C37853"/>
    <w:rsid w:val="00C37D76"/>
    <w:rsid w:val="00C42374"/>
    <w:rsid w:val="00C4455E"/>
    <w:rsid w:val="00C44746"/>
    <w:rsid w:val="00C47636"/>
    <w:rsid w:val="00C50688"/>
    <w:rsid w:val="00C51B90"/>
    <w:rsid w:val="00C53090"/>
    <w:rsid w:val="00C5471C"/>
    <w:rsid w:val="00C63023"/>
    <w:rsid w:val="00C67381"/>
    <w:rsid w:val="00C73348"/>
    <w:rsid w:val="00C7335B"/>
    <w:rsid w:val="00C8137E"/>
    <w:rsid w:val="00C818E0"/>
    <w:rsid w:val="00C81D5D"/>
    <w:rsid w:val="00C82549"/>
    <w:rsid w:val="00C95BB5"/>
    <w:rsid w:val="00C97C07"/>
    <w:rsid w:val="00CA3E0D"/>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6D92"/>
    <w:rsid w:val="00D07F33"/>
    <w:rsid w:val="00D1018D"/>
    <w:rsid w:val="00D1140B"/>
    <w:rsid w:val="00D14426"/>
    <w:rsid w:val="00D16D18"/>
    <w:rsid w:val="00D246DE"/>
    <w:rsid w:val="00D24847"/>
    <w:rsid w:val="00D24B5A"/>
    <w:rsid w:val="00D270D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2607"/>
    <w:rsid w:val="00D96060"/>
    <w:rsid w:val="00DA1B2C"/>
    <w:rsid w:val="00DA3665"/>
    <w:rsid w:val="00DA6F10"/>
    <w:rsid w:val="00DB2FDB"/>
    <w:rsid w:val="00DC21CA"/>
    <w:rsid w:val="00DC386C"/>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C7A42"/>
    <w:rsid w:val="00ED0992"/>
    <w:rsid w:val="00ED25D2"/>
    <w:rsid w:val="00ED4067"/>
    <w:rsid w:val="00EE0300"/>
    <w:rsid w:val="00EE1931"/>
    <w:rsid w:val="00EE4AC6"/>
    <w:rsid w:val="00EE5A51"/>
    <w:rsid w:val="00EF2C90"/>
    <w:rsid w:val="00EF319F"/>
    <w:rsid w:val="00EF6779"/>
    <w:rsid w:val="00F04EAF"/>
    <w:rsid w:val="00F07E0D"/>
    <w:rsid w:val="00F11424"/>
    <w:rsid w:val="00F12BE6"/>
    <w:rsid w:val="00F1438E"/>
    <w:rsid w:val="00F230BE"/>
    <w:rsid w:val="00F23B0D"/>
    <w:rsid w:val="00F2574B"/>
    <w:rsid w:val="00F422C1"/>
    <w:rsid w:val="00F428AA"/>
    <w:rsid w:val="00F551F4"/>
    <w:rsid w:val="00F57A57"/>
    <w:rsid w:val="00F67755"/>
    <w:rsid w:val="00F70B94"/>
    <w:rsid w:val="00F7616C"/>
    <w:rsid w:val="00F77C67"/>
    <w:rsid w:val="00F803F5"/>
    <w:rsid w:val="00F81315"/>
    <w:rsid w:val="00F831E6"/>
    <w:rsid w:val="00F931FB"/>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299C"/>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 w:type="paragraph" w:styleId="Caption">
    <w:name w:val="caption"/>
    <w:basedOn w:val="Normal"/>
    <w:next w:val="Normal"/>
    <w:uiPriority w:val="35"/>
    <w:unhideWhenUsed/>
    <w:qFormat/>
    <w:rsid w:val="00EF319F"/>
    <w:pPr>
      <w:spacing w:line="240" w:lineRule="auto"/>
    </w:pPr>
    <w:rPr>
      <w:b/>
      <w:bCs/>
      <w:color w:val="4F81BD" w:themeColor="accent1"/>
      <w:sz w:val="18"/>
      <w:szCs w:val="18"/>
    </w:rPr>
  </w:style>
  <w:style w:type="paragraph" w:styleId="Header">
    <w:name w:val="header"/>
    <w:basedOn w:val="Normal"/>
    <w:link w:val="HeaderChar"/>
    <w:uiPriority w:val="99"/>
    <w:unhideWhenUsed/>
    <w:rsid w:val="00A420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036"/>
  </w:style>
  <w:style w:type="paragraph" w:styleId="Footer">
    <w:name w:val="footer"/>
    <w:basedOn w:val="Normal"/>
    <w:link w:val="FooterChar"/>
    <w:uiPriority w:val="99"/>
    <w:unhideWhenUsed/>
    <w:rsid w:val="00A420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20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sChild>
                                                                                                                                                                                                                                                                                                                                                                                                                                                                                                                                                                                                                                                                                                                                                                                                                                                                    <w:div w:id="1299148219">
                                                                                                                                                                                                                                                                                                                                                                                                                                                                                                                                                                                                                                                                                                                                                                                                                                                                      <w:marLeft w:val="0"/>
                                                                                                                                                                                                                                                                                                                                                                                                                                                                                                                                                                                                                                                                                                                                                                                                                                                                      <w:marRight w:val="0"/>
                                                                                                                                                                                                                                                                                                                                                                                                                                                                                                                                                                                                                                                                                                                                                                                                                                                                      <w:marTop w:val="0"/>
                                                                                                                                                                                                                                                                                                                                                                                                                                                                                                                                                                                                                                                                                                                                                                                                                                                                      <w:marBottom w:val="0"/>
                                                                                                                                                                                                                                                                                                                                                                                                                                                                                                                                                                                                                                                                                                                                                                                                                                                                      <w:divBdr>
                                                                                                                                                                                                                                                                                                                                                                                                                                                                                                                                                                                                                                                                                                                                                                                                                                                                        <w:top w:val="none" w:sz="0" w:space="0" w:color="auto"/>
                                                                                                                                                                                                                                                                                                                                                                                                                                                                                                                                                                                                                                                                                                                                                                                                                                                                        <w:left w:val="none" w:sz="0" w:space="0" w:color="auto"/>
                                                                                                                                                                                                                                                                                                                                                                                                                                                                                                                                                                                                                                                                                                                                                                                                                                                                        <w:bottom w:val="none" w:sz="0" w:space="0" w:color="auto"/>
                                                                                                                                                                                                                                                                                                                                                                                                                                                                                                                                                                                                                                                                                                                                                                                                                                                                        <w:right w:val="none" w:sz="0" w:space="0" w:color="auto"/>
                                                                                                                                                                                                                                                                                                                                                                                                                                                                                                                                                                                                                                                                                                                                                                                                                                                                      </w:divBdr>
                                                                                                                                                                                                                                                                                                                                                                                                                                                                                                                                                                                                                                                                                                                                                                                                                                                                      <w:divsChild>
                                                                                                                                                                                                                                                                                                                                                                                                                                                                                                                                                                                                                                                                                                                                                                                                                                                                        <w:div w:id="81076552">
                                                                                                                                                                                                                                                                                                                                                                                                                                                                                                                                                                                                                                                                                                                                                                                                                                                                          <w:marLeft w:val="0"/>
                                                                                                                                                                                                                                                                                                                                                                                                                                                                                                                                                                                                                                                                                                                                                                                                                                                                          <w:marRight w:val="0"/>
                                                                                                                                                                                                                                                                                                                                                                                                                                                                                                                                                                                                                                                                                                                                                                                                                                                                          <w:marTop w:val="0"/>
                                                                                                                                                                                                                                                                                                                                                                                                                                                                                                                                                                                                                                                                                                                                                                                                                                                                          <w:marBottom w:val="0"/>
                                                                                                                                                                                                                                                                                                                                                                                                                                                                                                                                                                                                                                                                                                                                                                                                                                                                          <w:divBdr>
                                                                                                                                                                                                                                                                                                                                                                                                                                                                                                                                                                                                                                                                                                                                                                                                                                                                            <w:top w:val="none" w:sz="0" w:space="0" w:color="auto"/>
                                                                                                                                                                                                                                                                                                                                                                                                                                                                                                                                                                                                                                                                                                                                                                                                                                                                            <w:left w:val="none" w:sz="0" w:space="0" w:color="auto"/>
                                                                                                                                                                                                                                                                                                                                                                                                                                                                                                                                                                                                                                                                                                                                                                                                                                                                            <w:bottom w:val="none" w:sz="0" w:space="0" w:color="auto"/>
                                                                                                                                                                                                                                                                                                                                                                                                                                                                                                                                                                                                                                                                                                                                                                                                                                                                            <w:right w:val="none" w:sz="0" w:space="0" w:color="auto"/>
                                                                                                                                                                                                                                                                                                                                                                                                                                                                                                                                                                                                                                                                                                                                                                                                                                                                          </w:divBdr>
                                                                                                                                                                                                                                                                                                                                                                                                                                                                                                                                                                                                                                                                                                                                                                                                                                                                          <w:divsChild>
                                                                                                                                                                                                                                                                                                                                                                                                                                                                                                                                                                                                                                                                                                                                                                                                                                                                            <w:div w:id="6519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miles@well.ox.ac.uk" TargetMode="External"/><Relationship Id="rId13" Type="http://schemas.openxmlformats.org/officeDocument/2006/relationships/image" Target="media/image3.jpeg"/><Relationship Id="rId18" Type="http://schemas.openxmlformats.org/officeDocument/2006/relationships/hyperlink" Target="ftp://ngs.sanger.ac.uk/production/malaria/pf-crosses/1.0/"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www.malariagen.net/apps/pf-crosses/" TargetMode="Externa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19" Type="http://schemas.openxmlformats.org/officeDocument/2006/relationships/hyperlink" Target="http://www.malariagen.net/apps/pf-crosses/1.0/"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6D836-3156-4FD7-AA8D-47DFE6A5C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8</TotalTime>
  <Pages>35</Pages>
  <Words>78558</Words>
  <Characters>447785</Characters>
  <Application>Microsoft Office Word</Application>
  <DocSecurity>0</DocSecurity>
  <Lines>3731</Lines>
  <Paragraphs>10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5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65</cp:revision>
  <cp:lastPrinted>2015-12-22T23:41:00Z</cp:lastPrinted>
  <dcterms:created xsi:type="dcterms:W3CDTF">2014-11-21T18:07:00Z</dcterms:created>
  <dcterms:modified xsi:type="dcterms:W3CDTF">2015-12-2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genome-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